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1940D4" w14:textId="6556AB36" w:rsidR="005F2E64" w:rsidRDefault="005F2E64" w:rsidP="005F2E64">
      <w:pPr>
        <w:pStyle w:val="Heading1"/>
      </w:pPr>
      <w:r>
        <w:t>Intro</w:t>
      </w:r>
      <w:r w:rsidR="000470B2">
        <w:t>duction</w:t>
      </w:r>
    </w:p>
    <w:p w14:paraId="1C059314" w14:textId="6FA56A23" w:rsidR="007C38BA" w:rsidDel="0074076D" w:rsidRDefault="00E47D4C" w:rsidP="00E47D4C">
      <w:pPr>
        <w:pStyle w:val="ListParagraph"/>
        <w:numPr>
          <w:ilvl w:val="0"/>
          <w:numId w:val="2"/>
        </w:numPr>
        <w:rPr>
          <w:del w:id="0" w:author="Stefanie Lane" w:date="2022-01-15T16:45:00Z"/>
        </w:rPr>
      </w:pPr>
      <w:del w:id="1" w:author="Stefanie Lane" w:date="2022-01-15T16:45:00Z">
        <w:r w:rsidDel="0074076D">
          <w:delText xml:space="preserve">Broader theory: </w:delText>
        </w:r>
      </w:del>
    </w:p>
    <w:p w14:paraId="0F69DD1D" w14:textId="47A6CF94" w:rsidR="007C38BA" w:rsidDel="0074076D" w:rsidRDefault="00F30428" w:rsidP="007C38BA">
      <w:pPr>
        <w:pStyle w:val="ListParagraph"/>
        <w:numPr>
          <w:ilvl w:val="1"/>
          <w:numId w:val="2"/>
        </w:numPr>
        <w:rPr>
          <w:del w:id="2" w:author="Stefanie Lane" w:date="2022-01-15T16:45:00Z"/>
        </w:rPr>
      </w:pPr>
      <w:commentRangeStart w:id="3"/>
      <w:del w:id="4" w:author="Stefanie Lane" w:date="2022-01-15T16:45:00Z">
        <w:r w:rsidDel="0074076D">
          <w:delText xml:space="preserve">Hierarchy </w:delText>
        </w:r>
        <w:commentRangeEnd w:id="3"/>
        <w:r w:rsidR="00EE02D2" w:rsidDel="0074076D">
          <w:rPr>
            <w:rStyle w:val="CommentReference"/>
          </w:rPr>
          <w:commentReference w:id="3"/>
        </w:r>
        <w:r w:rsidDel="0074076D">
          <w:delText xml:space="preserve">of predictability and variability </w:delText>
        </w:r>
        <w:r w:rsidR="00BF6796" w:rsidDel="0074076D">
          <w:delText>i</w:delText>
        </w:r>
        <w:r w:rsidDel="0074076D">
          <w:delText>n restoration</w:delText>
        </w:r>
        <w:r w:rsidR="007C38BA" w:rsidDel="0074076D">
          <w:delText xml:space="preserve">, where strong </w:delText>
        </w:r>
        <w:r w:rsidR="007C78CB" w:rsidDel="0074076D">
          <w:delText>environmental filters limit variability of predictable recovery trajectories</w:delText>
        </w:r>
        <w:r w:rsidR="00787856" w:rsidDel="0074076D">
          <w:delText xml:space="preserve"> </w:delText>
        </w:r>
        <w:r w:rsidDel="0074076D">
          <w:fldChar w:fldCharType="begin"/>
        </w:r>
        <w:r w:rsidDel="0074076D">
          <w:delInstrText xml:space="preserve"> ADDIN ZOTERO_ITEM CSL_CITATION {"citationID":"NyPKQjZy","properties":{"formattedCitation":"(Brudvig et al., 2017)","plainCitation":"(Brudvig et al., 2017)","noteIndex":0},"citationItems":[{"id":2236,"uris":["http://zotero.org/users/6092945/items/I8VKIHFS"],"uri":["http://zotero.org/users/6092945/items/I8VKIHFS"],"itemData":{"id":2236,"type":"article-journal","abstract":"Ecological restoration is a global priority that holds great potential for benefiting natural ecosystems, but restoration outcomes are notoriously unpredictable. Resolving this unpredictability represents a major, but critical challenge to the science of restoration ecology. In an effort to move restoration ecology toward a more predictive science, we consider the key issue of variability. Typically, restoration outcomes vary relative to goals (i.e. reference or desired future conditions) and with respect to the outcomes of other restoration efforts. The field of restoration ecology has largely considered only this first type of variation, often focusing on an oversimplified success vs. failure dichotomy. The causes of variation, particularly among restoration efforts, remain poorly understood for most systems. Variation associated with restoration outcomes is a consequence of how, where and when restoration is conducted; variation is also influenced by how the outcome of restoration is measured. We propose that variation should decrease with the number of factors constraining restoration and increase with the specificity of the goal. When factors (e.g. harsh environmental conditions, limited species reintroductions) preclude most species, little variation will exist among restorations, particularly when goals are associated with metrics such as physical structure, where species may be broadly interchangeable. Conversely, when few constraints to species membership exist, substantial variation may result and this will be most pronounced when restoration is assessed by metrics such as taxonomic composition. Synthesis and applications. The variability we observe during restoration results from both restoration context (how, where and when restoration is conducted) and how we evaluate restoration outcomes. To advance the predictive capacity of restoration, we outline a research agenda that considers metrics of restoration outcomes, the drivers of variation among existing restoration efforts, experiments to quantify and understand variation in restoration outcomes, and the development of models to organise, interpret and forecast restoration outcomes.","container-title":"Journal of Applied Ecology","DOI":"10.1111/1365-2664.12938","ISSN":"1365-2664","issue":"4","language":"en","note":"_eprint: https://onlinelibrary.wiley.com/doi/pdf/10.1111/1365-2664.12938","page":"1018-1027","source":"Wiley Online Library","title":"Interpreting variation to advance predictive restoration science","volume":"54","author":[{"family":"Brudvig","given":"Lars A."},{"family":"Barak","given":"Rebecca S."},{"family":"Bauer","given":"Jonathan T."},{"family":"Caughlin","given":"T. Trevor"},{"family":"Laughlin","given":"Daniel C."},{"family":"Larios","given":"Loralee"},{"family":"Matthews","given":"Jeffrey W."},{"family":"Stuble","given":"Katharine L."},{"family":"Turley","given":"Nash E."},{"family":"Zirbel","given":"Chad R."}],"issued":{"date-parts":[["2017"]]}}}],"schema":"https://github.com/citation-style-language/schema/raw/master/csl-citation.json"} </w:delInstrText>
        </w:r>
        <w:r w:rsidDel="0074076D">
          <w:fldChar w:fldCharType="separate"/>
        </w:r>
        <w:r w:rsidRPr="00F30428" w:rsidDel="0074076D">
          <w:rPr>
            <w:rFonts w:ascii="Calibri" w:hAnsi="Calibri" w:cs="Calibri"/>
          </w:rPr>
          <w:delText>(Brudvig et al., 2017)</w:delText>
        </w:r>
        <w:r w:rsidDel="0074076D">
          <w:fldChar w:fldCharType="end"/>
        </w:r>
        <w:r w:rsidDel="0074076D">
          <w:delText xml:space="preserve">. </w:delText>
        </w:r>
      </w:del>
    </w:p>
    <w:p w14:paraId="33D8E2E8" w14:textId="72B4E8B2" w:rsidR="00787856" w:rsidDel="00A878C6" w:rsidRDefault="007C78CB" w:rsidP="007C38BA">
      <w:pPr>
        <w:pStyle w:val="ListParagraph"/>
        <w:numPr>
          <w:ilvl w:val="1"/>
          <w:numId w:val="2"/>
        </w:numPr>
        <w:rPr>
          <w:del w:id="5" w:author="Stefanie Lane" w:date="2022-01-15T16:44:00Z"/>
        </w:rPr>
      </w:pPr>
      <w:commentRangeStart w:id="6"/>
      <w:del w:id="7" w:author="Stefanie Lane" w:date="2022-01-15T16:34:00Z">
        <w:r w:rsidDel="007C6D44">
          <w:delText xml:space="preserve">Stable </w:delText>
        </w:r>
        <w:commentRangeEnd w:id="6"/>
        <w:r w:rsidR="000611B2" w:rsidDel="007C6D44">
          <w:rPr>
            <w:rStyle w:val="CommentReference"/>
          </w:rPr>
          <w:commentReference w:id="6"/>
        </w:r>
        <w:r w:rsidDel="00751487">
          <w:delText>(r</w:delText>
        </w:r>
      </w:del>
      <w:del w:id="8" w:author="Stefanie Lane" w:date="2022-01-15T16:36:00Z">
        <w:r w:rsidDel="001D21EA">
          <w:delText>esilient</w:delText>
        </w:r>
      </w:del>
      <w:del w:id="9" w:author="Stefanie Lane" w:date="2022-01-15T16:34:00Z">
        <w:r w:rsidDel="00751487">
          <w:delText>)</w:delText>
        </w:r>
      </w:del>
      <w:del w:id="10" w:author="Stefanie Lane" w:date="2022-01-15T16:36:00Z">
        <w:r w:rsidDel="001D21EA">
          <w:delText xml:space="preserve"> </w:delText>
        </w:r>
      </w:del>
      <w:del w:id="11" w:author="Stefanie Lane" w:date="2022-01-15T16:44:00Z">
        <w:r w:rsidDel="00A878C6">
          <w:delText xml:space="preserve">communities </w:delText>
        </w:r>
      </w:del>
      <w:del w:id="12" w:author="Stefanie Lane" w:date="2022-01-15T16:36:00Z">
        <w:r w:rsidDel="001D21EA">
          <w:delText>have</w:delText>
        </w:r>
        <w:r w:rsidR="00BF6796" w:rsidDel="001D21EA">
          <w:delText xml:space="preserve"> </w:delText>
        </w:r>
      </w:del>
      <w:del w:id="13" w:author="Stefanie Lane" w:date="2022-01-15T16:44:00Z">
        <w:r w:rsidR="00D570DF" w:rsidDel="00A878C6">
          <w:delText xml:space="preserve">high functional and taxonomic redundancy </w:delText>
        </w:r>
        <w:r w:rsidR="00114945" w:rsidDel="00A878C6">
          <w:fldChar w:fldCharType="begin"/>
        </w:r>
        <w:r w:rsidR="00114945" w:rsidDel="00A878C6">
          <w:delInstrText xml:space="preserve"> ADDIN ZOTERO_ITEM CSL_CITATION {"citationID":"Ao4FKz0e","properties":{"formattedCitation":"(T\\uc0\\u246{}r\\uc0\\u246{}k &amp; Helm, 2017)","plainCitation":"(Török &amp; Helm, 2017)","noteIndex":0},"citationItems":[{"id":2266,"uris":["http://zotero.org/users/6092945/items/WWII8ZWP"],"uri":["http://zotero.org/users/6092945/items/WWII8ZWP"],"itemData":{"id":2266,"type":"article-journal","abstract":"The involvement of ecological theory in habitat restoration has significantly increased in the past decade. However, despite the fact that the field of restoration ecology has grown academically strong in recent years, there are still visible gaps between the advancing discipline of theoretical ecology and current approaches of habitat restoration. We propose bridging these gaps by linking recent developments in theoretical plant ecology with the main questions every restoration practitioner should ask, namely: Q1) How to identify target species and baseline conditions for restoration of the selected habitat?; Q2) When can one count on spontaneous dispersal and when are additional efforts required for facilitating dispersal of desired species?; Q3) Which factors determine the successful establishment of target species and assembly of target communities?; and Q4) What time-scale needs to be considered for the evaluation of species colonisation and restoration success? Knowledge and experience accumulated in practical restoration can considerably benefit theoretical ecology for example by improving the understanding on (i) temporal changes in community, (ii) species assembly, (iii) species dispersal and establishment and (iv) landscape-scale dynamics of biodiversity. We emphasise that to improve joint thinking of practical restoration and theoretical ecology, restoration-problem-driven theoretical research is necessary. We suggest either (i) to translate and link the current findings of theoretical ecology to restoration strategies; and/or (ii) to summarise practical restoration needs by formulation of questions and testable hypotheses based on theory.","container-title":"Biological Conservation","DOI":"10.1016/j.biocon.2016.12.024","ISSN":"0006-3207","journalAbbreviation":"Biological Conservation","language":"en","page":"85-91","source":"ScienceDirect","title":"Ecological theory provides strong support for habitat restoration","volume":"206","author":[{"family":"Török","given":"Peter"},{"family":"Helm","given":"Aveliina"}],"issued":{"date-parts":[["2017",2,1]]}}}],"schema":"https://github.com/citation-style-language/schema/raw/master/csl-citation.json"} </w:delInstrText>
        </w:r>
        <w:r w:rsidR="00114945" w:rsidDel="00A878C6">
          <w:fldChar w:fldCharType="separate"/>
        </w:r>
        <w:r w:rsidR="00114945" w:rsidRPr="00114945" w:rsidDel="00A878C6">
          <w:rPr>
            <w:rFonts w:ascii="Calibri" w:hAnsi="Calibri" w:cs="Calibri"/>
            <w:szCs w:val="24"/>
          </w:rPr>
          <w:delText>(Török &amp; Helm, 2017</w:delText>
        </w:r>
        <w:r w:rsidDel="00A878C6">
          <w:rPr>
            <w:rFonts w:ascii="Calibri" w:hAnsi="Calibri" w:cs="Calibri"/>
            <w:szCs w:val="24"/>
          </w:rPr>
          <w:delText>; others</w:delText>
        </w:r>
        <w:r w:rsidR="00114945" w:rsidRPr="00114945" w:rsidDel="00A878C6">
          <w:rPr>
            <w:rFonts w:ascii="Calibri" w:hAnsi="Calibri" w:cs="Calibri"/>
            <w:szCs w:val="24"/>
          </w:rPr>
          <w:delText>)</w:delText>
        </w:r>
        <w:r w:rsidR="00114945" w:rsidDel="00A878C6">
          <w:fldChar w:fldCharType="end"/>
        </w:r>
        <w:r w:rsidR="00BF6796" w:rsidDel="00A878C6">
          <w:delText xml:space="preserve">. </w:delText>
        </w:r>
      </w:del>
    </w:p>
    <w:p w14:paraId="48F32476" w14:textId="571F317C" w:rsidR="000470B2" w:rsidRDefault="00C9182B" w:rsidP="000C4A16">
      <w:pPr>
        <w:pStyle w:val="ListParagraph"/>
        <w:numPr>
          <w:ilvl w:val="0"/>
          <w:numId w:val="2"/>
        </w:numPr>
        <w:rPr>
          <w:ins w:id="14" w:author="Stefanie Lane" w:date="2022-01-15T16:42:00Z"/>
        </w:rPr>
      </w:pPr>
      <w:del w:id="15" w:author="Stefanie Lane" w:date="2022-01-15T17:26:00Z">
        <w:r w:rsidDel="00C54FAD">
          <w:delText>D</w:delText>
        </w:r>
      </w:del>
      <w:ins w:id="16" w:author="Stefanie Lane" w:date="2022-01-15T17:26:00Z">
        <w:r w:rsidR="00C54FAD">
          <w:t>Natural d</w:t>
        </w:r>
      </w:ins>
      <w:r>
        <w:t xml:space="preserve">isturbance </w:t>
      </w:r>
      <w:r w:rsidR="00BF6796">
        <w:t>destabilizes</w:t>
      </w:r>
      <w:ins w:id="17" w:author="Stefanie Lane" w:date="2022-01-16T20:59:00Z">
        <w:r w:rsidR="00FA3E7C">
          <w:t xml:space="preserve"> plant</w:t>
        </w:r>
      </w:ins>
      <w:r w:rsidR="00BF6796">
        <w:t xml:space="preserve"> communities</w:t>
      </w:r>
      <w:ins w:id="18" w:author="Stefanie Lane" w:date="2022-01-16T20:25:00Z">
        <w:r w:rsidR="00DE4E3E">
          <w:t xml:space="preserve">; </w:t>
        </w:r>
      </w:ins>
      <w:del w:id="19" w:author="Stefanie Lane" w:date="2022-01-16T20:25:00Z">
        <w:r w:rsidR="00BF6796" w:rsidDel="00DE4E3E">
          <w:delText>, and</w:delText>
        </w:r>
        <w:r w:rsidR="00E47D4C" w:rsidDel="00DE4E3E">
          <w:delText xml:space="preserve"> </w:delText>
        </w:r>
      </w:del>
      <w:ins w:id="20" w:author="Stefanie Lane" w:date="2022-01-15T17:50:00Z">
        <w:r w:rsidR="00B14DAA">
          <w:t xml:space="preserve">passive </w:t>
        </w:r>
      </w:ins>
      <w:r w:rsidR="00E47D4C">
        <w:t xml:space="preserve">recovery </w:t>
      </w:r>
      <w:ins w:id="21" w:author="Stefanie Lane" w:date="2022-01-15T17:25:00Z">
        <w:r w:rsidR="00C67044">
          <w:t xml:space="preserve">of habitat and processes </w:t>
        </w:r>
      </w:ins>
      <w:r w:rsidR="00E47D4C">
        <w:t>to</w:t>
      </w:r>
      <w:ins w:id="22" w:author="Stefanie Lane" w:date="2022-01-15T17:24:00Z">
        <w:r w:rsidR="00C67044">
          <w:t xml:space="preserve">wards </w:t>
        </w:r>
      </w:ins>
      <w:del w:id="23" w:author="Stefanie Lane" w:date="2022-01-15T17:24:00Z">
        <w:r w:rsidR="00535A1C" w:rsidDel="00C67044">
          <w:delText xml:space="preserve"> </w:delText>
        </w:r>
      </w:del>
      <w:r w:rsidR="00535A1C">
        <w:t>a</w:t>
      </w:r>
      <w:r w:rsidR="00E47D4C">
        <w:t xml:space="preserve"> </w:t>
      </w:r>
      <w:r>
        <w:t xml:space="preserve">functional </w:t>
      </w:r>
      <w:r w:rsidR="00E47D4C">
        <w:t>state</w:t>
      </w:r>
      <w:r w:rsidR="00535A1C">
        <w:t xml:space="preserve"> </w:t>
      </w:r>
      <w:del w:id="24" w:author="Stefanie Lane" w:date="2022-01-15T17:26:00Z">
        <w:r w:rsidR="00535A1C" w:rsidDel="00C54FAD">
          <w:delText xml:space="preserve">(analogous to historical </w:delText>
        </w:r>
      </w:del>
      <w:del w:id="25" w:author="Stefanie Lane" w:date="2022-01-15T16:41:00Z">
        <w:r w:rsidR="00535A1C" w:rsidDel="0045030D">
          <w:delText>function/</w:delText>
        </w:r>
      </w:del>
      <w:del w:id="26" w:author="Stefanie Lane" w:date="2022-01-15T17:26:00Z">
        <w:r w:rsidR="00535A1C" w:rsidDel="00C54FAD">
          <w:delText>condition)</w:delText>
        </w:r>
        <w:r w:rsidDel="00C54FAD">
          <w:delText xml:space="preserve"> </w:delText>
        </w:r>
      </w:del>
      <w:r>
        <w:t xml:space="preserve">is desirable in </w:t>
      </w:r>
      <w:ins w:id="27" w:author="Stefanie Lane" w:date="2022-01-15T17:50:00Z">
        <w:r w:rsidR="00F22F46">
          <w:t xml:space="preserve">conservation &amp; </w:t>
        </w:r>
      </w:ins>
      <w:r>
        <w:t>restoration</w:t>
      </w:r>
      <w:del w:id="28" w:author="Stefanie Lane" w:date="2022-01-15T17:25:00Z">
        <w:r w:rsidR="00535A1C" w:rsidDel="00C67044">
          <w:delText>,</w:delText>
        </w:r>
      </w:del>
      <w:ins w:id="29" w:author="Stefanie Lane" w:date="2022-01-15T17:25:00Z">
        <w:r w:rsidR="00C67044">
          <w:t>.</w:t>
        </w:r>
        <w:r w:rsidR="00C54FAD">
          <w:t xml:space="preserve"> </w:t>
        </w:r>
      </w:ins>
      <w:del w:id="30" w:author="Stefanie Lane" w:date="2022-01-15T17:25:00Z">
        <w:r w:rsidR="00535A1C" w:rsidDel="00C54FAD">
          <w:delText xml:space="preserve"> especially recovery </w:delText>
        </w:r>
        <w:r w:rsidDel="00C54FAD">
          <w:delText xml:space="preserve">of </w:delText>
        </w:r>
        <w:r w:rsidR="00E47D4C" w:rsidDel="00C54FAD">
          <w:delText>recovery of natural processes following disturbance release.</w:delText>
        </w:r>
      </w:del>
      <w:r w:rsidR="00E47D4C">
        <w:t xml:space="preserve"> </w:t>
      </w:r>
    </w:p>
    <w:p w14:paraId="084CFFBE" w14:textId="61F00035" w:rsidR="00254F17" w:rsidRDefault="00254F17" w:rsidP="00254F17">
      <w:pPr>
        <w:pStyle w:val="ListParagraph"/>
        <w:numPr>
          <w:ilvl w:val="1"/>
          <w:numId w:val="2"/>
        </w:numPr>
        <w:rPr>
          <w:ins w:id="31" w:author="Stefanie Lane" w:date="2022-01-16T20:57:00Z"/>
        </w:rPr>
        <w:pPrChange w:id="32" w:author="Stefanie Lane" w:date="2022-01-16T20:57:00Z">
          <w:pPr>
            <w:pStyle w:val="ListParagraph"/>
            <w:numPr>
              <w:ilvl w:val="1"/>
              <w:numId w:val="2"/>
            </w:numPr>
            <w:ind w:left="1800" w:hanging="360"/>
          </w:pPr>
        </w:pPrChange>
      </w:pPr>
      <w:ins w:id="33" w:author="Stefanie Lane" w:date="2022-01-16T20:57:00Z">
        <w:r>
          <w:t>Passive restoration can b</w:t>
        </w:r>
        <w:bookmarkStart w:id="34" w:name="_GoBack"/>
        <w:bookmarkEnd w:id="34"/>
        <w:r>
          <w:t xml:space="preserve">e facilitated by disturbance release; resilient communities should recover without active restoration intervention. </w:t>
        </w:r>
      </w:ins>
    </w:p>
    <w:p w14:paraId="5CA57EBF" w14:textId="4ADD23D8" w:rsidR="00C54FAD" w:rsidRDefault="00710C2A" w:rsidP="000C4A16">
      <w:pPr>
        <w:pStyle w:val="ListParagraph"/>
        <w:numPr>
          <w:ilvl w:val="1"/>
          <w:numId w:val="2"/>
        </w:numPr>
        <w:rPr>
          <w:ins w:id="35" w:author="Stefanie Lane" w:date="2022-01-15T17:37:00Z"/>
        </w:rPr>
      </w:pPr>
      <w:ins w:id="36" w:author="Stefanie Lane" w:date="2022-01-15T17:29:00Z">
        <w:r>
          <w:t>When conservation of a specific community type is desirable</w:t>
        </w:r>
      </w:ins>
      <w:ins w:id="37" w:author="Stefanie Lane" w:date="2022-01-16T20:57:00Z">
        <w:r w:rsidR="00254F17">
          <w:t xml:space="preserve"> for habitat</w:t>
        </w:r>
      </w:ins>
      <w:ins w:id="38" w:author="Stefanie Lane" w:date="2022-01-16T20:58:00Z">
        <w:r w:rsidR="00254F17">
          <w:t xml:space="preserve"> value</w:t>
        </w:r>
      </w:ins>
      <w:ins w:id="39" w:author="Stefanie Lane" w:date="2022-01-15T17:29:00Z">
        <w:r>
          <w:t xml:space="preserve">, </w:t>
        </w:r>
      </w:ins>
      <w:ins w:id="40" w:author="Stefanie Lane" w:date="2022-01-15T17:28:00Z">
        <w:r>
          <w:t>“</w:t>
        </w:r>
      </w:ins>
      <w:ins w:id="41" w:author="Stefanie Lane" w:date="2022-01-15T17:29:00Z">
        <w:r>
          <w:t>s</w:t>
        </w:r>
      </w:ins>
      <w:ins w:id="42" w:author="Stefanie Lane" w:date="2022-01-15T17:28:00Z">
        <w:r>
          <w:t>ucc</w:t>
        </w:r>
      </w:ins>
      <w:ins w:id="43" w:author="Stefanie Lane" w:date="2022-01-15T17:29:00Z">
        <w:r>
          <w:t xml:space="preserve">essful” recovery </w:t>
        </w:r>
      </w:ins>
      <w:ins w:id="44" w:author="Stefanie Lane" w:date="2022-01-15T17:26:00Z">
        <w:r w:rsidR="00C54FAD">
          <w:t xml:space="preserve">may </w:t>
        </w:r>
        <w:r w:rsidR="00C74B45">
          <w:t>target historical conditions</w:t>
        </w:r>
      </w:ins>
      <w:ins w:id="45" w:author="Stefanie Lane" w:date="2022-01-16T20:25:00Z">
        <w:r w:rsidR="00DE4E3E">
          <w:t xml:space="preserve"> (if known)</w:t>
        </w:r>
      </w:ins>
      <w:ins w:id="46" w:author="Stefanie Lane" w:date="2022-01-15T17:26:00Z">
        <w:r w:rsidR="00C74B45">
          <w:t>, or</w:t>
        </w:r>
      </w:ins>
      <w:ins w:id="47" w:author="Stefanie Lane" w:date="2022-01-15T17:29:00Z">
        <w:r>
          <w:t xml:space="preserve"> functionally analogous communities</w:t>
        </w:r>
      </w:ins>
      <w:ins w:id="48" w:author="Stefanie Lane" w:date="2022-01-15T17:30:00Z">
        <w:r>
          <w:t>.</w:t>
        </w:r>
      </w:ins>
    </w:p>
    <w:p w14:paraId="61B2129A" w14:textId="55AE96C3" w:rsidR="00012C96" w:rsidRDefault="00012C96">
      <w:pPr>
        <w:pStyle w:val="ListParagraph"/>
        <w:numPr>
          <w:ilvl w:val="2"/>
          <w:numId w:val="2"/>
        </w:numPr>
        <w:rPr>
          <w:ins w:id="49" w:author="Stefanie Lane" w:date="2022-01-15T17:26:00Z"/>
        </w:rPr>
        <w:pPrChange w:id="50" w:author="Stefanie Lane" w:date="2022-01-15T17:37:00Z">
          <w:pPr>
            <w:pStyle w:val="ListParagraph"/>
            <w:numPr>
              <w:ilvl w:val="1"/>
              <w:numId w:val="2"/>
            </w:numPr>
            <w:ind w:left="1800" w:hanging="360"/>
          </w:pPr>
        </w:pPrChange>
      </w:pPr>
      <w:ins w:id="51" w:author="Stefanie Lane" w:date="2022-01-15T17:37:00Z">
        <w:r>
          <w:t xml:space="preserve">Plant function can be characterized in many </w:t>
        </w:r>
        <w:proofErr w:type="gramStart"/>
        <w:r>
          <w:t>ways,</w:t>
        </w:r>
        <w:proofErr w:type="gramEnd"/>
        <w:r>
          <w:t xml:space="preserve"> however these may be defined by life cycle (annual/perennial), root structure (rhizomatous/filamentous), or cladistic (graminoid/forb)</w:t>
        </w:r>
      </w:ins>
      <w:ins w:id="52" w:author="Stefanie Lane" w:date="2022-01-16T20:56:00Z">
        <w:r w:rsidR="009A41FD">
          <w:t>.</w:t>
        </w:r>
      </w:ins>
    </w:p>
    <w:p w14:paraId="523B19BC" w14:textId="7987E496" w:rsidR="00A878C6" w:rsidRDefault="00A878C6" w:rsidP="00A878C6">
      <w:pPr>
        <w:pStyle w:val="ListParagraph"/>
        <w:numPr>
          <w:ilvl w:val="1"/>
          <w:numId w:val="2"/>
        </w:numPr>
        <w:rPr>
          <w:ins w:id="53" w:author="Stefanie Lane" w:date="2022-01-15T16:44:00Z"/>
        </w:rPr>
      </w:pPr>
      <w:ins w:id="54" w:author="Stefanie Lane" w:date="2022-01-15T16:44:00Z">
        <w:r>
          <w:t xml:space="preserve">Properties of resilient communities include high functional and taxonomic redundancy </w:t>
        </w:r>
        <w:r>
          <w:fldChar w:fldCharType="begin"/>
        </w:r>
      </w:ins>
      <w:r w:rsidR="00800C2F">
        <w:instrText xml:space="preserve"> ADDIN ZOTERO_ITEM CSL_CITATION {"citationID":"Ao4FKz0e","properties":{"formattedCitation":"(T\\uc0\\u246{}r\\uc0\\u246{}k &amp; Helm, 2017)","plainCitation":"(Török &amp; Helm, 2017)","dontUpdate":true,"noteIndex":0},"citationItems":[{"id":2266,"uris":["http://zotero.org/users/6092945/items/WWII8ZWP"],"uri":["http://zotero.org/users/6092945/items/WWII8ZWP"],"itemData":{"id":2266,"type":"article-journal","abstract":"The involvement of ecological theory in habitat restoration has significantly increased in the past decade. However, despite the fact that the field of restoration ecology has grown academically strong in recent years, there are still visible gaps between the advancing discipline of theoretical ecology and current approaches of habitat restoration. We propose bridging these gaps by linking recent developments in theoretical plant ecology with the main questions every restoration practitioner should ask, namely: Q1) How to identify target species and baseline conditions for restoration of the selected habitat?; Q2) When can one count on spontaneous dispersal and when are additional efforts required for facilitating dispersal of desired species?; Q3) Which factors determine the successful establishment of target species and assembly of target communities?; and Q4) What time-scale needs to be considered for the evaluation of species colonisation and restoration success? Knowledge and experience accumulated in practical restoration can considerably benefit theoretical ecology for example by improving the understanding on (i) temporal changes in community, (ii) species assembly, (iii) species dispersal and establishment and (iv) landscape-scale dynamics of biodiversity. We emphasise that to improve joint thinking of practical restoration and theoretical ecology, restoration-problem-driven theoretical research is necessary. We suggest either (i) to translate and link the current findings of theoretical ecology to restoration strategies; and/or (ii) to summarise practical restoration needs by formulation of questions and testable hypotheses based on theory.","container-title":"Biological Conservation","DOI":"10.1016/j.biocon.2016.12.024","ISSN":"0006-3207","journalAbbreviation":"Biological Conservation","language":"en","page":"85-91","source":"ScienceDirect","title":"Ecological theory provides strong support for habitat restoration","volume":"206","author":[{"family":"Török","given":"Peter"},{"family":"Helm","given":"Aveliina"}],"issued":{"date-parts":[["2017",2,1]]}}}],"schema":"https://github.com/citation-style-language/schema/raw/master/csl-citation.json"} </w:instrText>
      </w:r>
      <w:ins w:id="55" w:author="Stefanie Lane" w:date="2022-01-15T16:44:00Z">
        <w:r>
          <w:fldChar w:fldCharType="separate"/>
        </w:r>
        <w:r w:rsidRPr="00114945">
          <w:rPr>
            <w:rFonts w:ascii="Calibri" w:hAnsi="Calibri" w:cs="Calibri"/>
            <w:szCs w:val="24"/>
          </w:rPr>
          <w:t>(Török &amp; Helm, 2017</w:t>
        </w:r>
        <w:r>
          <w:rPr>
            <w:rFonts w:ascii="Calibri" w:hAnsi="Calibri" w:cs="Calibri"/>
            <w:szCs w:val="24"/>
          </w:rPr>
          <w:t>; others</w:t>
        </w:r>
        <w:r w:rsidRPr="00114945">
          <w:rPr>
            <w:rFonts w:ascii="Calibri" w:hAnsi="Calibri" w:cs="Calibri"/>
            <w:szCs w:val="24"/>
          </w:rPr>
          <w:t>)</w:t>
        </w:r>
        <w:r>
          <w:fldChar w:fldCharType="end"/>
        </w:r>
        <w:r>
          <w:t xml:space="preserve">. </w:t>
        </w:r>
      </w:ins>
    </w:p>
    <w:p w14:paraId="689F008C" w14:textId="1EBEDEB0" w:rsidR="00A878C6" w:rsidRDefault="00076D5D" w:rsidP="00A878C6">
      <w:pPr>
        <w:pStyle w:val="ListParagraph"/>
        <w:numPr>
          <w:ilvl w:val="2"/>
          <w:numId w:val="2"/>
        </w:numPr>
        <w:rPr>
          <w:ins w:id="56" w:author="Stefanie Lane" w:date="2022-01-15T17:22:00Z"/>
        </w:rPr>
      </w:pPr>
      <w:ins w:id="57" w:author="Stefanie Lane" w:date="2022-01-16T20:58:00Z">
        <w:r w:rsidRPr="00076D5D">
          <w:rPr>
            <w:b/>
            <w:i/>
            <w:rPrChange w:id="58" w:author="Stefanie Lane" w:date="2022-01-16T20:59:00Z">
              <w:rPr/>
            </w:rPrChange>
          </w:rPr>
          <w:t>I</w:t>
        </w:r>
      </w:ins>
      <w:ins w:id="59" w:author="Stefanie Lane" w:date="2022-01-15T17:39:00Z">
        <w:r w:rsidR="009966BC" w:rsidRPr="00076D5D">
          <w:rPr>
            <w:b/>
            <w:i/>
            <w:rPrChange w:id="60" w:author="Stefanie Lane" w:date="2022-01-16T20:59:00Z">
              <w:rPr/>
            </w:rPrChange>
          </w:rPr>
          <w:t>s</w:t>
        </w:r>
      </w:ins>
      <w:ins w:id="61" w:author="Stefanie Lane" w:date="2022-01-16T20:58:00Z">
        <w:r w:rsidRPr="00076D5D">
          <w:rPr>
            <w:b/>
            <w:i/>
            <w:rPrChange w:id="62" w:author="Stefanie Lane" w:date="2022-01-16T20:59:00Z">
              <w:rPr/>
            </w:rPrChange>
          </w:rPr>
          <w:t xml:space="preserve"> it</w:t>
        </w:r>
      </w:ins>
      <w:ins w:id="63" w:author="Stefanie Lane" w:date="2022-01-15T17:39:00Z">
        <w:r w:rsidR="009966BC" w:rsidRPr="00076D5D">
          <w:rPr>
            <w:b/>
            <w:i/>
            <w:rPrChange w:id="64" w:author="Stefanie Lane" w:date="2022-01-16T20:59:00Z">
              <w:rPr/>
            </w:rPrChange>
          </w:rPr>
          <w:t xml:space="preserve"> worth</w:t>
        </w:r>
        <w:r w:rsidR="009966BC">
          <w:t xml:space="preserve"> linking i</w:t>
        </w:r>
      </w:ins>
      <w:ins w:id="65" w:author="Stefanie Lane" w:date="2022-01-15T16:44:00Z">
        <w:r w:rsidR="00A878C6">
          <w:t xml:space="preserve">mportance of </w:t>
        </w:r>
      </w:ins>
      <w:ins w:id="66" w:author="Stefanie Lane" w:date="2022-01-15T17:39:00Z">
        <w:r w:rsidR="009966BC">
          <w:t xml:space="preserve">observing </w:t>
        </w:r>
      </w:ins>
      <w:ins w:id="67" w:author="Stefanie Lane" w:date="2022-01-15T16:44:00Z">
        <w:r w:rsidR="00A878C6">
          <w:t xml:space="preserve">natural recovery to </w:t>
        </w:r>
      </w:ins>
      <w:ins w:id="68" w:author="Stefanie Lane" w:date="2022-01-15T16:45:00Z">
        <w:r w:rsidR="00A878C6">
          <w:t>the context of predicting outcomes</w:t>
        </w:r>
      </w:ins>
      <w:ins w:id="69" w:author="Stefanie Lane" w:date="2022-01-15T17:40:00Z">
        <w:r w:rsidR="009966BC">
          <w:t xml:space="preserve">, especially when strong environmental </w:t>
        </w:r>
        <w:r w:rsidR="00843231">
          <w:t xml:space="preserve">filters will limit variability of recovery trajectories </w:t>
        </w:r>
      </w:ins>
      <w:r w:rsidR="00843231">
        <w:fldChar w:fldCharType="begin"/>
      </w:r>
      <w:r w:rsidR="00843231">
        <w:instrText xml:space="preserve"> ADDIN ZOTERO_ITEM CSL_CITATION {"citationID":"26HTveYJ","properties":{"formattedCitation":"(Brudvig et al., 2017)","plainCitation":"(Brudvig et al., 2017)","noteIndex":0},"citationItems":[{"id":2236,"uris":["http://zotero.org/users/6092945/items/I8VKIHFS"],"uri":["http://zotero.org/users/6092945/items/I8VKIHFS"],"itemData":{"id":2236,"type":"article-journal","abstract":"Ecological restoration is a global priority that holds great potential for benefiting natural ecosystems, but restoration outcomes are notoriously unpredictable. Resolving this unpredictability represents a major, but critical challenge to the science of restoration ecology. In an effort to move restoration ecology toward a more predictive science, we consider the key issue of variability. Typically, restoration outcomes vary relative to goals (i.e. reference or desired future conditions) and with respect to the outcomes of other restoration efforts. The field of restoration ecology has largely considered only this first type of variation, often focusing on an oversimplified success vs. failure dichotomy. The causes of variation, particularly among restoration efforts, remain poorly understood for most systems. Variation associated with restoration outcomes is a consequence of how, where and when restoration is conducted; variation is also influenced by how the outcome of restoration is measured. We propose that variation should decrease with the number of factors constraining restoration and increase with the specificity of the goal. When factors (e.g. harsh environmental conditions, limited species reintroductions) preclude most species, little variation will exist among restorations, particularly when goals are associated with metrics such as physical structure, where species may be broadly interchangeable. Conversely, when few constraints to species membership exist, substantial variation may result and this will be most pronounced when restoration is assessed by metrics such as taxonomic composition. Synthesis and applications. The variability we observe during restoration results from both restoration context (how, where and when restoration is conducted) and how we evaluate restoration outcomes. To advance the predictive capacity of restoration, we outline a research agenda that considers metrics of restoration outcomes, the drivers of variation among existing restoration efforts, experiments to quantify and understand variation in restoration outcomes, and the development of models to organise, interpret and forecast restoration outcomes.","container-title":"Journal of Applied Ecology","DOI":"10.1111/1365-2664.12938","ISSN":"1365-2664","issue":"4","language":"en","note":"_eprint: https://onlinelibrary.wiley.com/doi/pdf/10.1111/1365-2664.12938","page":"1018-1027","source":"Wiley Online Library","title":"Interpreting variation to advance predictive restoration science","volume":"54","author":[{"family":"Brudvig","given":"Lars A."},{"family":"Barak","given":"Rebecca S."},{"family":"Bauer","given":"Jonathan T."},{"family":"Caughlin","given":"T. Trevor"},{"family":"Laughlin","given":"Daniel C."},{"family":"Larios","given":"Loralee"},{"family":"Matthews","given":"Jeffrey W."},{"family":"Stuble","given":"Katharine L."},{"family":"Turley","given":"Nash E."},{"family":"Zirbel","given":"Chad R."}],"issued":{"date-parts":[["2017"]]}}}],"schema":"https://github.com/citation-style-language/schema/raw/master/csl-citation.json"} </w:instrText>
      </w:r>
      <w:r w:rsidR="00843231">
        <w:fldChar w:fldCharType="separate"/>
      </w:r>
      <w:r w:rsidR="00843231" w:rsidRPr="00843231">
        <w:rPr>
          <w:rFonts w:ascii="Calibri" w:hAnsi="Calibri" w:cs="Calibri"/>
        </w:rPr>
        <w:t>(Brudvig et al., 2017)</w:t>
      </w:r>
      <w:r w:rsidR="00843231">
        <w:fldChar w:fldCharType="end"/>
      </w:r>
      <w:ins w:id="70" w:author="Stefanie Lane" w:date="2022-01-15T16:45:00Z">
        <w:r w:rsidR="00A878C6">
          <w:t xml:space="preserve">? </w:t>
        </w:r>
      </w:ins>
    </w:p>
    <w:p w14:paraId="3561E4E3" w14:textId="6012F482" w:rsidR="00B10B72" w:rsidDel="00A878C6" w:rsidRDefault="00B10B72">
      <w:pPr>
        <w:pStyle w:val="ListParagraph"/>
        <w:numPr>
          <w:ilvl w:val="1"/>
          <w:numId w:val="2"/>
        </w:numPr>
        <w:rPr>
          <w:del w:id="71" w:author="Stefanie Lane" w:date="2022-01-15T16:44:00Z"/>
        </w:rPr>
      </w:pPr>
    </w:p>
    <w:p w14:paraId="3C1359AB" w14:textId="74658AE0" w:rsidR="00F7021C" w:rsidRDefault="00F7021C" w:rsidP="00F7021C">
      <w:pPr>
        <w:pStyle w:val="ListParagraph"/>
        <w:numPr>
          <w:ilvl w:val="0"/>
          <w:numId w:val="2"/>
        </w:numPr>
      </w:pPr>
      <w:r>
        <w:t>Grazing as a form of natural disturbance</w:t>
      </w:r>
    </w:p>
    <w:p w14:paraId="768DB453" w14:textId="77386D27" w:rsidR="0063710C" w:rsidRDefault="00C3063B" w:rsidP="0063710C">
      <w:pPr>
        <w:pStyle w:val="ListParagraph"/>
        <w:numPr>
          <w:ilvl w:val="1"/>
          <w:numId w:val="2"/>
        </w:numPr>
        <w:rPr>
          <w:ins w:id="72" w:author="Stefanie Lane" w:date="2022-01-15T16:46:00Z"/>
        </w:rPr>
      </w:pPr>
      <w:r>
        <w:t>L</w:t>
      </w:r>
      <w:r w:rsidR="0063710C">
        <w:t xml:space="preserve">iterature review of how </w:t>
      </w:r>
      <w:r>
        <w:t>grazing</w:t>
      </w:r>
      <w:r w:rsidR="0063710C">
        <w:t xml:space="preserve"> shifts above</w:t>
      </w:r>
      <w:del w:id="73" w:author="Stefanie Lane" w:date="2022-01-15T16:46:00Z">
        <w:r w:rsidR="0063710C" w:rsidDel="0074076D">
          <w:delText>-</w:delText>
        </w:r>
      </w:del>
      <w:ins w:id="74" w:author="Stefanie Lane" w:date="2022-01-15T16:45:00Z">
        <w:r w:rsidR="0074076D">
          <w:t>-</w:t>
        </w:r>
      </w:ins>
      <w:r w:rsidR="0063710C">
        <w:t xml:space="preserve">ground </w:t>
      </w:r>
      <w:r>
        <w:t xml:space="preserve">composition, </w:t>
      </w:r>
      <w:r w:rsidR="0063710C">
        <w:t>and</w:t>
      </w:r>
      <w:r>
        <w:t xml:space="preserve"> subsequent</w:t>
      </w:r>
      <w:ins w:id="75" w:author="Stefanie Lane" w:date="2022-01-15T16:46:00Z">
        <w:r w:rsidR="003F0791">
          <w:t xml:space="preserve"> loss of above-ground vegetation limits</w:t>
        </w:r>
      </w:ins>
      <w:del w:id="76" w:author="Stefanie Lane" w:date="2022-01-15T16:46:00Z">
        <w:r w:rsidDel="003F0791">
          <w:delText>ly impacts</w:delText>
        </w:r>
      </w:del>
      <w:r w:rsidR="0063710C">
        <w:t xml:space="preserve"> </w:t>
      </w:r>
      <w:ins w:id="77" w:author="Stefanie Lane" w:date="2022-01-15T16:46:00Z">
        <w:r w:rsidR="0074076D">
          <w:t>below-ground (</w:t>
        </w:r>
      </w:ins>
      <w:r w:rsidR="0063710C">
        <w:t>seed bank</w:t>
      </w:r>
      <w:ins w:id="78" w:author="Stefanie Lane" w:date="2022-01-15T16:46:00Z">
        <w:r w:rsidR="0074076D">
          <w:t xml:space="preserve">) </w:t>
        </w:r>
      </w:ins>
      <w:del w:id="79" w:author="Stefanie Lane" w:date="2022-01-15T16:46:00Z">
        <w:r w:rsidR="0063710C" w:rsidDel="0074076D">
          <w:delText xml:space="preserve"> </w:delText>
        </w:r>
      </w:del>
      <w:r>
        <w:t>composition</w:t>
      </w:r>
      <w:r w:rsidR="0063710C">
        <w:t xml:space="preserve">. </w:t>
      </w:r>
    </w:p>
    <w:p w14:paraId="4AC062AF" w14:textId="0E2C5C39" w:rsidR="003F0791" w:rsidDel="00D90B42" w:rsidRDefault="003F0791">
      <w:pPr>
        <w:pStyle w:val="ListParagraph"/>
        <w:numPr>
          <w:ilvl w:val="2"/>
          <w:numId w:val="2"/>
        </w:numPr>
        <w:rPr>
          <w:del w:id="80" w:author="Stefanie Lane" w:date="2022-01-16T21:01:00Z"/>
        </w:rPr>
        <w:pPrChange w:id="81" w:author="Stefanie Lane" w:date="2022-01-15T16:46:00Z">
          <w:pPr>
            <w:pStyle w:val="ListParagraph"/>
            <w:numPr>
              <w:ilvl w:val="1"/>
              <w:numId w:val="2"/>
            </w:numPr>
            <w:ind w:left="1800" w:hanging="360"/>
          </w:pPr>
        </w:pPrChange>
      </w:pPr>
    </w:p>
    <w:p w14:paraId="55FF845F" w14:textId="56DAC1A2" w:rsidR="000C4A16" w:rsidRDefault="00D90B42" w:rsidP="00D90B42">
      <w:pPr>
        <w:pStyle w:val="ListParagraph"/>
        <w:numPr>
          <w:ilvl w:val="2"/>
          <w:numId w:val="2"/>
        </w:numPr>
        <w:rPr>
          <w:ins w:id="82" w:author="Stefanie Lane" w:date="2022-01-16T21:01:00Z"/>
        </w:rPr>
      </w:pPr>
      <w:ins w:id="83" w:author="Stefanie Lane" w:date="2022-01-16T21:00:00Z">
        <w:r>
          <w:t xml:space="preserve">Above-ground vegetation acts </w:t>
        </w:r>
      </w:ins>
      <w:del w:id="84" w:author="Stefanie Lane" w:date="2022-01-16T21:00:00Z">
        <w:r w:rsidR="005C083D" w:rsidDel="00D90B42">
          <w:delText>Mechanisms of v</w:delText>
        </w:r>
        <w:r w:rsidR="00D24DE5" w:rsidDel="00D90B42">
          <w:delText xml:space="preserve">egetation </w:delText>
        </w:r>
      </w:del>
      <w:r w:rsidR="00D24DE5">
        <w:t>as a source of local seed rain</w:t>
      </w:r>
      <w:ins w:id="85" w:author="Stefanie Lane" w:date="2022-01-15T16:47:00Z">
        <w:r w:rsidR="003F0791">
          <w:t xml:space="preserve"> inputs to the seed bank</w:t>
        </w:r>
      </w:ins>
      <w:r w:rsidR="00D24DE5">
        <w:t xml:space="preserve">, and trapping/retaining </w:t>
      </w:r>
      <w:ins w:id="86" w:author="Stefanie Lane" w:date="2022-01-15T16:47:00Z">
        <w:r w:rsidR="009775F7">
          <w:t>non-locally dispersed (</w:t>
        </w:r>
        <w:proofErr w:type="spellStart"/>
        <w:r w:rsidR="009775F7">
          <w:t>ie</w:t>
        </w:r>
        <w:proofErr w:type="spellEnd"/>
        <w:r w:rsidR="009775F7">
          <w:t xml:space="preserve">, not from local seed rain) </w:t>
        </w:r>
      </w:ins>
      <w:r w:rsidR="00D24DE5">
        <w:t xml:space="preserve">seeds at the site. </w:t>
      </w:r>
    </w:p>
    <w:p w14:paraId="21435645" w14:textId="6B511912" w:rsidR="00D90B42" w:rsidRDefault="00D90B42" w:rsidP="00D90B42">
      <w:pPr>
        <w:pStyle w:val="ListParagraph"/>
        <w:numPr>
          <w:ilvl w:val="1"/>
          <w:numId w:val="2"/>
        </w:numPr>
        <w:pPrChange w:id="87" w:author="Stefanie Lane" w:date="2022-01-16T21:01:00Z">
          <w:pPr>
            <w:pStyle w:val="ListParagraph"/>
            <w:numPr>
              <w:ilvl w:val="1"/>
              <w:numId w:val="2"/>
            </w:numPr>
            <w:ind w:left="1800" w:hanging="360"/>
          </w:pPr>
        </w:pPrChange>
      </w:pPr>
      <w:ins w:id="88" w:author="Stefanie Lane" w:date="2022-01-16T21:01:00Z">
        <w:r>
          <w:t xml:space="preserve">Intense grazing by geese leads to grubbing, which is the total loss of above- and below-ground vegetation, completely removing the species from the site. </w:t>
        </w:r>
      </w:ins>
    </w:p>
    <w:p w14:paraId="1AB74EA8" w14:textId="1F625289" w:rsidR="00F7021C" w:rsidRDefault="00F7021C" w:rsidP="00F7021C">
      <w:pPr>
        <w:pStyle w:val="ListParagraph"/>
        <w:numPr>
          <w:ilvl w:val="0"/>
          <w:numId w:val="2"/>
        </w:numPr>
      </w:pPr>
      <w:r>
        <w:t xml:space="preserve">Unmitigated </w:t>
      </w:r>
      <w:ins w:id="89" w:author="Stefanie Lane" w:date="2022-01-15T17:20:00Z">
        <w:r w:rsidR="005D1414">
          <w:t xml:space="preserve">grazing, such as by geese in </w:t>
        </w:r>
      </w:ins>
      <w:del w:id="90" w:author="Stefanie Lane" w:date="2022-01-15T17:20:00Z">
        <w:r w:rsidDel="005D1414">
          <w:delText xml:space="preserve">goose grazing in </w:delText>
        </w:r>
      </w:del>
      <w:r>
        <w:t>estuaries</w:t>
      </w:r>
      <w:ins w:id="91" w:author="Stefanie Lane" w:date="2022-01-15T17:20:00Z">
        <w:r w:rsidR="005D1414">
          <w:t>,</w:t>
        </w:r>
      </w:ins>
      <w:r>
        <w:t xml:space="preserve"> results in conversion </w:t>
      </w:r>
      <w:ins w:id="92" w:author="Stefanie Lane" w:date="2022-01-15T17:20:00Z">
        <w:r w:rsidR="005D1414">
          <w:t xml:space="preserve">of plant community types. In estuaries in the Pacific Northwest, rhizomatous graminoid communities are </w:t>
        </w:r>
      </w:ins>
      <w:ins w:id="93" w:author="Stefanie Lane" w:date="2022-01-15T17:21:00Z">
        <w:r w:rsidR="005D1414">
          <w:t xml:space="preserve">grubbed away and converted to sparsely </w:t>
        </w:r>
      </w:ins>
      <w:del w:id="94" w:author="Stefanie Lane" w:date="2022-01-15T17:21:00Z">
        <w:r w:rsidDel="005D1414">
          <w:delText>of vegetated habitat to</w:delText>
        </w:r>
        <w:r w:rsidR="00D24DE5" w:rsidDel="005D1414">
          <w:delText xml:space="preserve"> grubbed</w:delText>
        </w:r>
        <w:r w:rsidDel="005D1414">
          <w:delText xml:space="preserve"> </w:delText>
        </w:r>
      </w:del>
      <w:ins w:id="95" w:author="Stefanie Lane" w:date="2022-01-15T17:21:00Z">
        <w:r w:rsidR="005D1414">
          <w:t xml:space="preserve">vegetated </w:t>
        </w:r>
      </w:ins>
      <w:r>
        <w:t xml:space="preserve">mudflat. </w:t>
      </w:r>
    </w:p>
    <w:p w14:paraId="05514259" w14:textId="411CA15A" w:rsidR="00F7021C" w:rsidDel="008864B3" w:rsidRDefault="00F7021C">
      <w:pPr>
        <w:pStyle w:val="ListParagraph"/>
        <w:numPr>
          <w:ilvl w:val="0"/>
          <w:numId w:val="2"/>
        </w:numPr>
        <w:rPr>
          <w:del w:id="96" w:author="Stefanie Lane" w:date="2022-01-15T16:58:00Z"/>
        </w:rPr>
        <w:pPrChange w:id="97" w:author="Stefanie Lane" w:date="2022-01-15T17:44:00Z">
          <w:pPr>
            <w:pStyle w:val="ListParagraph"/>
            <w:numPr>
              <w:ilvl w:val="1"/>
              <w:numId w:val="2"/>
            </w:numPr>
            <w:ind w:left="1800" w:hanging="360"/>
          </w:pPr>
        </w:pPrChange>
      </w:pPr>
      <w:del w:id="98" w:author="Stefanie Lane" w:date="2022-01-15T17:04:00Z">
        <w:r w:rsidRPr="008864B3" w:rsidDel="009E15CF">
          <w:rPr>
            <w:strike/>
            <w:rPrChange w:id="99" w:author="Stefanie Lane" w:date="2022-01-15T16:58:00Z">
              <w:rPr/>
            </w:rPrChange>
          </w:rPr>
          <w:delText>Populations of resident Canada geese (</w:delText>
        </w:r>
        <w:r w:rsidRPr="008864B3" w:rsidDel="009E15CF">
          <w:rPr>
            <w:i/>
            <w:strike/>
            <w:rPrChange w:id="100" w:author="Stefanie Lane" w:date="2022-01-15T16:58:00Z">
              <w:rPr>
                <w:i/>
              </w:rPr>
            </w:rPrChange>
          </w:rPr>
          <w:delText xml:space="preserve">Branta canadensis, </w:delText>
        </w:r>
        <w:r w:rsidRPr="008864B3" w:rsidDel="009E15CF">
          <w:rPr>
            <w:strike/>
            <w:rPrChange w:id="101" w:author="Stefanie Lane" w:date="2022-01-15T16:58:00Z">
              <w:rPr/>
            </w:rPrChange>
          </w:rPr>
          <w:delText xml:space="preserve">hereafter CAGO) </w:delText>
        </w:r>
      </w:del>
      <w:commentRangeStart w:id="102"/>
      <w:del w:id="103" w:author="Stefanie Lane" w:date="2022-01-15T16:48:00Z">
        <w:r w:rsidRPr="008864B3" w:rsidDel="009775F7">
          <w:rPr>
            <w:strike/>
            <w:rPrChange w:id="104" w:author="Stefanie Lane" w:date="2022-01-15T16:58:00Z">
              <w:rPr/>
            </w:rPrChange>
          </w:rPr>
          <w:delText>have been artificially inflated due to</w:delText>
        </w:r>
      </w:del>
      <w:del w:id="105" w:author="Stefanie Lane" w:date="2022-01-15T17:04:00Z">
        <w:r w:rsidRPr="008864B3" w:rsidDel="009E15CF">
          <w:rPr>
            <w:strike/>
            <w:rPrChange w:id="106" w:author="Stefanie Lane" w:date="2022-01-15T16:58:00Z">
              <w:rPr/>
            </w:rPrChange>
          </w:rPr>
          <w:delText xml:space="preserve"> a breeding program to promote hunting tourism in the 1970s</w:delText>
        </w:r>
        <w:commentRangeEnd w:id="102"/>
        <w:r w:rsidR="00EE02D2" w:rsidRPr="008864B3" w:rsidDel="009E15CF">
          <w:rPr>
            <w:rStyle w:val="CommentReference"/>
            <w:strike/>
            <w:rPrChange w:id="107" w:author="Stefanie Lane" w:date="2022-01-15T16:58:00Z">
              <w:rPr>
                <w:rStyle w:val="CommentReference"/>
              </w:rPr>
            </w:rPrChange>
          </w:rPr>
          <w:commentReference w:id="102"/>
        </w:r>
        <w:r w:rsidRPr="008864B3" w:rsidDel="009E15CF">
          <w:rPr>
            <w:strike/>
            <w:rPrChange w:id="108" w:author="Stefanie Lane" w:date="2022-01-15T16:58:00Z">
              <w:rPr/>
            </w:rPrChange>
          </w:rPr>
          <w:delText>.</w:delText>
        </w:r>
      </w:del>
      <w:del w:id="109" w:author="Stefanie Lane" w:date="2022-01-15T16:58:00Z">
        <w:r w:rsidDel="008864B3">
          <w:delText xml:space="preserve"> </w:delText>
        </w:r>
      </w:del>
    </w:p>
    <w:p w14:paraId="1C87A450" w14:textId="186A6C1D" w:rsidR="00F7021C" w:rsidDel="009E15CF" w:rsidRDefault="00F7021C" w:rsidP="00F7021C">
      <w:pPr>
        <w:pStyle w:val="ListParagraph"/>
        <w:numPr>
          <w:ilvl w:val="1"/>
          <w:numId w:val="2"/>
        </w:numPr>
        <w:rPr>
          <w:del w:id="110" w:author="Stefanie Lane" w:date="2022-01-15T17:04:00Z"/>
        </w:rPr>
      </w:pPr>
      <w:commentRangeStart w:id="111"/>
      <w:del w:id="112" w:author="Stefanie Lane" w:date="2022-01-15T16:52:00Z">
        <w:r w:rsidDel="009A164C">
          <w:delText xml:space="preserve">Populations have exceeded carrying capacity </w:delText>
        </w:r>
        <w:commentRangeEnd w:id="111"/>
        <w:r w:rsidR="00422E67" w:rsidDel="009A164C">
          <w:rPr>
            <w:rStyle w:val="CommentReference"/>
          </w:rPr>
          <w:commentReference w:id="111"/>
        </w:r>
        <w:r w:rsidDel="009A164C">
          <w:delText>of the estuaries on eastern Vancouver Island, resulting in grazing impacts that destroy</w:delText>
        </w:r>
      </w:del>
      <w:del w:id="113" w:author="Stefanie Lane" w:date="2022-01-15T17:04:00Z">
        <w:r w:rsidDel="009E15CF">
          <w:delText xml:space="preserve"> marsh habitat</w:delText>
        </w:r>
      </w:del>
      <w:del w:id="114" w:author="Stefanie Lane" w:date="2022-01-15T16:52:00Z">
        <w:r w:rsidDel="009A164C">
          <w:delText>.</w:delText>
        </w:r>
      </w:del>
    </w:p>
    <w:p w14:paraId="565A446B" w14:textId="3B1C7D37" w:rsidR="00D24DE5" w:rsidRDefault="00D24DE5" w:rsidP="00F7021C">
      <w:pPr>
        <w:pStyle w:val="ListParagraph"/>
        <w:numPr>
          <w:ilvl w:val="1"/>
          <w:numId w:val="2"/>
        </w:numPr>
      </w:pPr>
      <w:del w:id="115" w:author="Stefanie Lane" w:date="2022-01-15T17:53:00Z">
        <w:r w:rsidDel="00B14B68">
          <w:delText>Explain that g</w:delText>
        </w:r>
      </w:del>
      <w:ins w:id="116" w:author="Stefanie Lane" w:date="2022-01-15T17:53:00Z">
        <w:r w:rsidR="00B14B68">
          <w:t>G</w:t>
        </w:r>
      </w:ins>
      <w:r>
        <w:t xml:space="preserve">rubbing results in removal of rhizomatous graminoid species, leaving </w:t>
      </w:r>
      <w:del w:id="117" w:author="Stefanie Lane" w:date="2022-01-16T20:26:00Z">
        <w:r w:rsidDel="001E3D6D">
          <w:delText xml:space="preserve">only </w:delText>
        </w:r>
      </w:del>
      <w:r>
        <w:t>sparse, ruderal vegetation</w:t>
      </w:r>
      <w:ins w:id="118" w:author="Stefanie Lane" w:date="2022-01-15T16:52:00Z">
        <w:r w:rsidR="009A164C">
          <w:t xml:space="preserve"> that does not have the same</w:t>
        </w:r>
      </w:ins>
      <w:ins w:id="119" w:author="Stefanie Lane" w:date="2022-01-16T20:26:00Z">
        <w:r w:rsidR="009A7C46">
          <w:t xml:space="preserve"> above-ground structure to trap sediments/reduce erosion stress, or deep</w:t>
        </w:r>
      </w:ins>
      <w:ins w:id="120" w:author="Stefanie Lane" w:date="2022-01-15T16:52:00Z">
        <w:r w:rsidR="009A164C">
          <w:t xml:space="preserve"> root structure</w:t>
        </w:r>
      </w:ins>
      <w:ins w:id="121" w:author="Stefanie Lane" w:date="2022-01-16T20:26:00Z">
        <w:r w:rsidR="009A7C46">
          <w:t xml:space="preserve"> to consolidate sediments</w:t>
        </w:r>
      </w:ins>
      <w:r>
        <w:t xml:space="preserve">. </w:t>
      </w:r>
    </w:p>
    <w:p w14:paraId="549841D9" w14:textId="0AEA94C3" w:rsidR="00483B02" w:rsidRDefault="00483B02" w:rsidP="001E3D6D">
      <w:pPr>
        <w:pStyle w:val="ListParagraph"/>
        <w:numPr>
          <w:ilvl w:val="2"/>
          <w:numId w:val="2"/>
        </w:numPr>
        <w:rPr>
          <w:ins w:id="122" w:author="Stefanie Lane" w:date="2022-01-16T21:46:00Z"/>
        </w:rPr>
      </w:pPr>
      <w:r>
        <w:t>While mudflats are ecologically productive, they do not provide the same</w:t>
      </w:r>
      <w:r w:rsidR="00150F6A">
        <w:t xml:space="preserve"> ecosystem function (e.g., </w:t>
      </w:r>
      <w:r>
        <w:t>erosion resistance</w:t>
      </w:r>
      <w:r w:rsidR="00150F6A">
        <w:t>)</w:t>
      </w:r>
      <w:r>
        <w:t xml:space="preserve"> as rhizomatous vegetation. </w:t>
      </w:r>
    </w:p>
    <w:p w14:paraId="6459AB85" w14:textId="10E4B34E" w:rsidR="006721D9" w:rsidRDefault="006721D9" w:rsidP="001E3D6D">
      <w:pPr>
        <w:pStyle w:val="ListParagraph"/>
        <w:numPr>
          <w:ilvl w:val="2"/>
          <w:numId w:val="2"/>
        </w:numPr>
        <w:rPr>
          <w:ins w:id="123" w:author="Stefanie Lane" w:date="2022-01-15T17:54:00Z"/>
        </w:rPr>
        <w:pPrChange w:id="124" w:author="Stefanie Lane" w:date="2022-01-16T20:27:00Z">
          <w:pPr>
            <w:pStyle w:val="ListParagraph"/>
            <w:numPr>
              <w:ilvl w:val="1"/>
              <w:numId w:val="2"/>
            </w:numPr>
            <w:ind w:left="1800" w:hanging="360"/>
          </w:pPr>
        </w:pPrChange>
      </w:pPr>
      <w:ins w:id="125" w:author="Stefanie Lane" w:date="2022-01-16T21:47:00Z">
        <w:r>
          <w:rPr>
            <w:b/>
            <w:i/>
          </w:rPr>
          <w:t>Is it useful</w:t>
        </w:r>
        <w:r>
          <w:t xml:space="preserve"> to discuss threshold responses: </w:t>
        </w:r>
        <w:r w:rsidR="009B2C77">
          <w:t xml:space="preserve">after a sufficient grazing disturbance, the habitat becomes more vulnerable to </w:t>
        </w:r>
      </w:ins>
      <w:ins w:id="126" w:author="Stefanie Lane" w:date="2022-01-16T21:48:00Z">
        <w:r w:rsidR="009B2C77">
          <w:t xml:space="preserve">other disturbance forces, such as tidal flow (I don’t measure </w:t>
        </w:r>
        <w:proofErr w:type="gramStart"/>
        <w:r w:rsidR="009B2C77">
          <w:t>this)</w:t>
        </w:r>
      </w:ins>
      <w:proofErr w:type="gramEnd"/>
      <w:ins w:id="127" w:author="Stefanie Lane" w:date="2022-01-16T21:47:00Z">
        <w:r>
          <w:t xml:space="preserve"> </w:t>
        </w:r>
      </w:ins>
    </w:p>
    <w:p w14:paraId="27445030" w14:textId="59842A46" w:rsidR="00B14B68" w:rsidRDefault="00B14B68" w:rsidP="00D970EF">
      <w:pPr>
        <w:pStyle w:val="ListParagraph"/>
        <w:numPr>
          <w:ilvl w:val="0"/>
          <w:numId w:val="2"/>
        </w:numPr>
        <w:rPr>
          <w:ins w:id="128" w:author="Stefanie Lane" w:date="2022-01-15T17:54:00Z"/>
        </w:rPr>
        <w:pPrChange w:id="129" w:author="Stefanie Lane" w:date="2022-01-16T21:05:00Z">
          <w:pPr>
            <w:pStyle w:val="ListParagraph"/>
            <w:numPr>
              <w:ilvl w:val="1"/>
              <w:numId w:val="2"/>
            </w:numPr>
            <w:ind w:left="1800" w:hanging="360"/>
          </w:pPr>
        </w:pPrChange>
      </w:pPr>
      <w:ins w:id="130" w:author="Stefanie Lane" w:date="2022-01-15T17:54:00Z">
        <w:r>
          <w:t xml:space="preserve">Passive recovery may be achieved by clonal expansion from adjacent patches, or by recruitment from the seedbank. </w:t>
        </w:r>
      </w:ins>
    </w:p>
    <w:p w14:paraId="3E56936D" w14:textId="06469611" w:rsidR="00B14B68" w:rsidRDefault="00B14B68" w:rsidP="00D970EF">
      <w:pPr>
        <w:pStyle w:val="ListParagraph"/>
        <w:numPr>
          <w:ilvl w:val="1"/>
          <w:numId w:val="2"/>
        </w:numPr>
        <w:rPr>
          <w:ins w:id="131" w:author="Stefanie Lane" w:date="2022-01-16T21:01:00Z"/>
        </w:rPr>
        <w:pPrChange w:id="132" w:author="Stefanie Lane" w:date="2022-01-16T21:05:00Z">
          <w:pPr>
            <w:pStyle w:val="ListParagraph"/>
            <w:numPr>
              <w:ilvl w:val="2"/>
              <w:numId w:val="2"/>
            </w:numPr>
            <w:ind w:left="2520" w:hanging="360"/>
          </w:pPr>
        </w:pPrChange>
      </w:pPr>
      <w:ins w:id="133" w:author="Stefanie Lane" w:date="2022-01-15T17:54:00Z">
        <w:r>
          <w:t xml:space="preserve">However, </w:t>
        </w:r>
      </w:ins>
      <w:ins w:id="134" w:author="Stefanie Lane" w:date="2022-01-15T17:55:00Z">
        <w:r w:rsidR="00EA16B3">
          <w:t xml:space="preserve">recruitment from seed bank is not possible, either due to altered abiotic (elevation) conditions that limit the recruitment niche </w:t>
        </w:r>
      </w:ins>
      <w:r w:rsidR="00C17615">
        <w:fldChar w:fldCharType="begin"/>
      </w:r>
      <w:r w:rsidR="00C758B3">
        <w:instrText xml:space="preserve"> ADDIN ZOTERO_ITEM CSL_CITATION {"citationID":"2GXRTOu2","properties":{"formattedCitation":"(Lane, 2022)","plainCitation":"(Lane, 2022)","noteIndex":0},"citationItems":[{"id":2300,"uris":["http://zotero.org/users/6092945/items/KWFP5SPU"],"uri":["http://zotero.org/users/6092945/items/KWFP5SPU"],"itemData":{"id":2300,"type":"article-journal","container-title":"Applications in Plant Sciences","page":"in press","title":"Using marsh organs to test seed recruitment in tidal freshwater marshes","volume":"10","author":[{"family":"Lane","given":"Stefanie"}],"issued":{"date-parts":[["2022"]]}}}],"schema":"https://github.com/citation-style-language/schema/raw/master/csl-citation.json"} </w:instrText>
      </w:r>
      <w:r w:rsidR="00C17615">
        <w:fldChar w:fldCharType="separate"/>
      </w:r>
      <w:r w:rsidR="00C758B3" w:rsidRPr="00C758B3">
        <w:rPr>
          <w:rFonts w:ascii="Calibri" w:hAnsi="Calibri" w:cs="Calibri"/>
        </w:rPr>
        <w:t>(Lane, 2022)</w:t>
      </w:r>
      <w:r w:rsidR="00C17615">
        <w:fldChar w:fldCharType="end"/>
      </w:r>
      <w:ins w:id="135" w:author="Stefanie Lane" w:date="2022-01-15T17:55:00Z">
        <w:r w:rsidR="00EA16B3">
          <w:t xml:space="preserve">, or loss of propagule input from </w:t>
        </w:r>
        <w:r w:rsidR="00EA16B3" w:rsidRPr="00E47D4C">
          <w:t>the seed bank</w:t>
        </w:r>
      </w:ins>
      <w:ins w:id="136" w:author="Stefanie Lane" w:date="2022-01-15T17:56:00Z">
        <w:r w:rsidR="00533C08">
          <w:t xml:space="preserve"> (</w:t>
        </w:r>
        <w:proofErr w:type="spellStart"/>
        <w:r w:rsidR="00533C08">
          <w:t>Leck</w:t>
        </w:r>
        <w:proofErr w:type="spellEnd"/>
        <w:r w:rsidR="00533C08">
          <w:t xml:space="preserve">, </w:t>
        </w:r>
        <w:proofErr w:type="spellStart"/>
        <w:r w:rsidR="00533C08">
          <w:t>Bertness</w:t>
        </w:r>
        <w:proofErr w:type="spellEnd"/>
        <w:r w:rsidR="00533C08">
          <w:t>, others)</w:t>
        </w:r>
      </w:ins>
      <w:ins w:id="137" w:author="Stefanie Lane" w:date="2022-01-15T17:55:00Z">
        <w:r w:rsidR="00EA16B3" w:rsidRPr="00E47D4C">
          <w:t xml:space="preserve">. </w:t>
        </w:r>
      </w:ins>
    </w:p>
    <w:p w14:paraId="2CB4B014" w14:textId="4C31092C" w:rsidR="007010BA" w:rsidRDefault="007010BA" w:rsidP="00D970EF">
      <w:pPr>
        <w:pStyle w:val="ListParagraph"/>
        <w:numPr>
          <w:ilvl w:val="0"/>
          <w:numId w:val="2"/>
        </w:numPr>
        <w:rPr>
          <w:ins w:id="138" w:author="Stefanie Lane" w:date="2022-01-16T21:02:00Z"/>
        </w:rPr>
        <w:pPrChange w:id="139" w:author="Stefanie Lane" w:date="2022-01-16T21:05:00Z">
          <w:pPr>
            <w:pStyle w:val="ListParagraph"/>
            <w:numPr>
              <w:ilvl w:val="1"/>
              <w:numId w:val="2"/>
            </w:numPr>
            <w:ind w:left="1800" w:hanging="360"/>
          </w:pPr>
        </w:pPrChange>
      </w:pPr>
      <w:ins w:id="140" w:author="Stefanie Lane" w:date="2022-01-16T21:01:00Z">
        <w:r>
          <w:t xml:space="preserve">Passive recovery is desirable from a </w:t>
        </w:r>
      </w:ins>
      <w:ins w:id="141" w:author="Stefanie Lane" w:date="2022-01-16T21:06:00Z">
        <w:r w:rsidR="00DA5C71">
          <w:t>la</w:t>
        </w:r>
      </w:ins>
      <w:ins w:id="142" w:author="Stefanie Lane" w:date="2022-01-16T21:07:00Z">
        <w:r w:rsidR="00DA5C71">
          <w:t>nd</w:t>
        </w:r>
      </w:ins>
      <w:ins w:id="143" w:author="Stefanie Lane" w:date="2022-01-16T21:01:00Z">
        <w:r>
          <w:t xml:space="preserve"> management (economic) perspective, however the </w:t>
        </w:r>
      </w:ins>
      <w:ins w:id="144" w:author="Stefanie Lane" w:date="2022-01-16T21:02:00Z">
        <w:r>
          <w:t xml:space="preserve">resilience of these habitats to recover </w:t>
        </w:r>
      </w:ins>
      <w:ins w:id="145" w:author="Stefanie Lane" w:date="2022-01-16T21:01:00Z">
        <w:r>
          <w:t xml:space="preserve">towards an undisturbed functional condition </w:t>
        </w:r>
      </w:ins>
      <w:ins w:id="146" w:author="Stefanie Lane" w:date="2022-01-16T21:02:00Z">
        <w:r>
          <w:t xml:space="preserve">has not been measured. </w:t>
        </w:r>
      </w:ins>
    </w:p>
    <w:p w14:paraId="755F7709" w14:textId="5DF8540A" w:rsidR="007010BA" w:rsidRDefault="007010BA" w:rsidP="00D970EF">
      <w:pPr>
        <w:pStyle w:val="ListParagraph"/>
        <w:numPr>
          <w:ilvl w:val="1"/>
          <w:numId w:val="2"/>
        </w:numPr>
        <w:rPr>
          <w:ins w:id="147" w:author="Stefanie Lane" w:date="2022-01-16T21:07:00Z"/>
        </w:rPr>
      </w:pPr>
      <w:ins w:id="148" w:author="Stefanie Lane" w:date="2022-01-16T21:02:00Z">
        <w:r>
          <w:lastRenderedPageBreak/>
          <w:t xml:space="preserve">Moreover, </w:t>
        </w:r>
      </w:ins>
      <w:ins w:id="149" w:author="Stefanie Lane" w:date="2022-01-16T21:03:00Z">
        <w:r w:rsidR="00906730">
          <w:t xml:space="preserve">understanding </w:t>
        </w:r>
      </w:ins>
      <w:ins w:id="150" w:author="Stefanie Lane" w:date="2022-01-16T21:02:00Z">
        <w:r>
          <w:t xml:space="preserve">whether </w:t>
        </w:r>
        <w:r w:rsidR="00906730">
          <w:t xml:space="preserve">the seed bank recovers functional diversity along a similar trajectory </w:t>
        </w:r>
      </w:ins>
      <w:ins w:id="151" w:author="Stefanie Lane" w:date="2022-01-16T21:04:00Z">
        <w:r w:rsidR="005C4F3D">
          <w:t xml:space="preserve">as above-ground vegetation </w:t>
        </w:r>
      </w:ins>
      <w:ins w:id="152" w:author="Stefanie Lane" w:date="2022-01-16T21:03:00Z">
        <w:r w:rsidR="00906730">
          <w:t>may reveal</w:t>
        </w:r>
      </w:ins>
      <w:ins w:id="153" w:author="Stefanie Lane" w:date="2022-01-16T21:04:00Z">
        <w:r w:rsidR="005C4F3D">
          <w:t xml:space="preserve"> whether</w:t>
        </w:r>
      </w:ins>
      <w:ins w:id="154" w:author="Stefanie Lane" w:date="2022-01-16T21:07:00Z">
        <w:r w:rsidR="00DA5C71">
          <w:t xml:space="preserve"> resilient recovery of</w:t>
        </w:r>
      </w:ins>
      <w:ins w:id="155" w:author="Stefanie Lane" w:date="2022-01-16T21:04:00Z">
        <w:r w:rsidR="005C4F3D">
          <w:t xml:space="preserve"> seed banks </w:t>
        </w:r>
      </w:ins>
      <w:ins w:id="156" w:author="Stefanie Lane" w:date="2022-01-16T21:07:00Z">
        <w:r w:rsidR="00DA5C71">
          <w:t>requires</w:t>
        </w:r>
      </w:ins>
      <w:ins w:id="157" w:author="Stefanie Lane" w:date="2022-01-16T21:04:00Z">
        <w:r w:rsidR="005C4F3D">
          <w:t xml:space="preserve"> longer timescales</w:t>
        </w:r>
        <w:r w:rsidR="00D970EF">
          <w:t>.</w:t>
        </w:r>
      </w:ins>
    </w:p>
    <w:p w14:paraId="1ABCF560" w14:textId="46E4D7E2" w:rsidR="00DA5C71" w:rsidRDefault="00DA5C71" w:rsidP="00DA5C71">
      <w:pPr>
        <w:pStyle w:val="ListParagraph"/>
        <w:numPr>
          <w:ilvl w:val="2"/>
          <w:numId w:val="2"/>
        </w:numPr>
        <w:rPr>
          <w:ins w:id="158" w:author="Stefanie Lane" w:date="2022-01-16T21:31:00Z"/>
        </w:rPr>
      </w:pPr>
      <w:ins w:id="159" w:author="Stefanie Lane" w:date="2022-01-16T21:07:00Z">
        <w:r>
          <w:t>This is important to infer</w:t>
        </w:r>
      </w:ins>
      <w:ins w:id="160" w:author="Stefanie Lane" w:date="2022-01-16T21:12:00Z">
        <w:r w:rsidR="00E3708D">
          <w:t xml:space="preserve"> biodiversi</w:t>
        </w:r>
      </w:ins>
      <w:ins w:id="161" w:author="Stefanie Lane" w:date="2022-01-16T21:13:00Z">
        <w:r w:rsidR="00E3708D">
          <w:t>ty</w:t>
        </w:r>
      </w:ins>
      <w:ins w:id="162" w:author="Stefanie Lane" w:date="2022-01-16T21:11:00Z">
        <w:r w:rsidR="00C758B3">
          <w:t xml:space="preserve"> </w:t>
        </w:r>
      </w:ins>
      <w:ins w:id="163" w:author="Stefanie Lane" w:date="2022-01-16T21:12:00Z">
        <w:r w:rsidR="00E3708D">
          <w:t>recruitment limitation</w:t>
        </w:r>
      </w:ins>
      <w:ins w:id="164" w:author="Stefanie Lane" w:date="2022-01-16T21:07:00Z">
        <w:r>
          <w:t xml:space="preserve"> </w:t>
        </w:r>
      </w:ins>
      <w:ins w:id="165" w:author="Stefanie Lane" w:date="2022-01-16T21:11:00Z">
        <w:r w:rsidR="00C758B3">
          <w:t>from the seed bank</w:t>
        </w:r>
      </w:ins>
      <w:ins w:id="166" w:author="Stefanie Lane" w:date="2022-01-16T21:13:00Z">
        <w:r w:rsidR="00E3708D">
          <w:t xml:space="preserve">. </w:t>
        </w:r>
      </w:ins>
    </w:p>
    <w:p w14:paraId="543ADF74" w14:textId="39B49BE2" w:rsidR="003D4B69" w:rsidRDefault="003D4B69" w:rsidP="003D4B69">
      <w:pPr>
        <w:pStyle w:val="ListParagraph"/>
        <w:numPr>
          <w:ilvl w:val="0"/>
          <w:numId w:val="2"/>
        </w:numPr>
        <w:rPr>
          <w:ins w:id="167" w:author="Stefanie Lane" w:date="2022-01-15T17:52:00Z"/>
        </w:rPr>
        <w:pPrChange w:id="168" w:author="Stefanie Lane" w:date="2022-01-16T21:31:00Z">
          <w:pPr>
            <w:pStyle w:val="ListParagraph"/>
            <w:numPr>
              <w:ilvl w:val="1"/>
              <w:numId w:val="2"/>
            </w:numPr>
            <w:ind w:left="1800" w:hanging="360"/>
          </w:pPr>
        </w:pPrChange>
      </w:pPr>
      <w:ins w:id="169" w:author="Stefanie Lane" w:date="2022-01-16T21:31:00Z">
        <w:r>
          <w:t xml:space="preserve">The main objective of this study is to </w:t>
        </w:r>
        <w:r w:rsidR="008D273C">
          <w:t>determine whether passive recovery achieves functi</w:t>
        </w:r>
      </w:ins>
      <w:ins w:id="170" w:author="Stefanie Lane" w:date="2022-01-16T21:32:00Z">
        <w:r w:rsidR="008D273C">
          <w:t>onal restoration towards a reference state within a limited timeframe, and whether recovery of the seed bank can be expected along a parallel timeframe. I use</w:t>
        </w:r>
        <w:r w:rsidR="00536681">
          <w:t xml:space="preserve"> </w:t>
        </w:r>
      </w:ins>
      <w:ins w:id="171" w:author="Stefanie Lane" w:date="2022-01-16T21:33:00Z">
        <w:r w:rsidR="00536681">
          <w:t xml:space="preserve">goose herbivory </w:t>
        </w:r>
      </w:ins>
      <w:ins w:id="172" w:author="Stefanie Lane" w:date="2022-01-16T21:32:00Z">
        <w:r w:rsidR="00536681">
          <w:t xml:space="preserve">exclosures </w:t>
        </w:r>
      </w:ins>
      <w:ins w:id="173" w:author="Stefanie Lane" w:date="2022-01-16T21:33:00Z">
        <w:r w:rsidR="00536681">
          <w:t>constructed in three estuaries on Vancouver Island as an experimental chronosequence of passive recovery to answer the following questions:</w:t>
        </w:r>
      </w:ins>
    </w:p>
    <w:p w14:paraId="528B71C4" w14:textId="33E1ADCB" w:rsidR="009B316C" w:rsidDel="00811316" w:rsidRDefault="009B316C">
      <w:pPr>
        <w:pStyle w:val="ListParagraph"/>
        <w:numPr>
          <w:ilvl w:val="1"/>
          <w:numId w:val="2"/>
        </w:numPr>
        <w:rPr>
          <w:del w:id="174" w:author="Stefanie Lane" w:date="2022-01-16T21:13:00Z"/>
        </w:rPr>
      </w:pPr>
    </w:p>
    <w:p w14:paraId="66B991F9" w14:textId="110BCCF7" w:rsidR="000470B2" w:rsidDel="008864B3" w:rsidRDefault="00E708BD" w:rsidP="000470B2">
      <w:pPr>
        <w:pStyle w:val="ListParagraph"/>
        <w:numPr>
          <w:ilvl w:val="0"/>
          <w:numId w:val="2"/>
        </w:numPr>
        <w:rPr>
          <w:del w:id="175" w:author="Stefanie Lane" w:date="2022-01-15T16:57:00Z"/>
        </w:rPr>
      </w:pPr>
      <w:commentRangeStart w:id="176"/>
      <w:del w:id="177" w:author="Stefanie Lane" w:date="2022-01-15T16:57:00Z">
        <w:r w:rsidDel="008864B3">
          <w:delText xml:space="preserve">Strong environmental filters </w:delText>
        </w:r>
        <w:commentRangeEnd w:id="176"/>
        <w:r w:rsidR="00422E67" w:rsidDel="008864B3">
          <w:rPr>
            <w:rStyle w:val="CommentReference"/>
          </w:rPr>
          <w:commentReference w:id="176"/>
        </w:r>
        <w:r w:rsidDel="008864B3">
          <w:delText>in estuaries (elevation/inundation) may prevent passive r</w:delText>
        </w:r>
        <w:r w:rsidR="00CF5486" w:rsidDel="008864B3">
          <w:delText>ecovery of</w:delText>
        </w:r>
        <w:r w:rsidR="000470B2" w:rsidDel="008864B3">
          <w:delText xml:space="preserve"> species diversity </w:delText>
        </w:r>
        <w:r w:rsidR="00CF5486" w:rsidDel="008864B3">
          <w:delText>after grazing pressure is released</w:delText>
        </w:r>
        <w:r w:rsidDel="008864B3">
          <w:delText xml:space="preserve">, indicating altered </w:delText>
        </w:r>
        <w:r w:rsidR="00843981" w:rsidDel="008864B3">
          <w:delText xml:space="preserve">ecosystem resilience. </w:delText>
        </w:r>
      </w:del>
    </w:p>
    <w:p w14:paraId="5313B33B" w14:textId="02060A66" w:rsidR="009E00D6" w:rsidRPr="00E47D4C" w:rsidDel="009B316C" w:rsidRDefault="00843981">
      <w:pPr>
        <w:rPr>
          <w:del w:id="178" w:author="Stefanie Lane" w:date="2022-01-15T17:57:00Z"/>
        </w:rPr>
        <w:pPrChange w:id="179" w:author="Stefanie Lane" w:date="2022-01-15T17:57:00Z">
          <w:pPr>
            <w:pStyle w:val="ListParagraph"/>
            <w:numPr>
              <w:ilvl w:val="1"/>
              <w:numId w:val="2"/>
            </w:numPr>
            <w:ind w:left="1800" w:hanging="360"/>
          </w:pPr>
        </w:pPrChange>
      </w:pPr>
      <w:del w:id="180" w:author="Stefanie Lane" w:date="2022-01-15T17:57:00Z">
        <w:r w:rsidDel="009B316C">
          <w:delText>Impacted patches may rely on</w:delText>
        </w:r>
        <w:r w:rsidR="00BD6FFD" w:rsidDel="009B316C">
          <w:delText xml:space="preserve"> clonal expansion from adjacent patches</w:delText>
        </w:r>
        <w:r w:rsidDel="009B316C">
          <w:delText xml:space="preserve"> because </w:delText>
        </w:r>
      </w:del>
      <w:del w:id="181" w:author="Stefanie Lane" w:date="2022-01-15T17:55:00Z">
        <w:r w:rsidDel="00EA16B3">
          <w:delText>recruitment from seed bank is not possible</w:delText>
        </w:r>
        <w:r w:rsidR="00BD6FFD" w:rsidDel="00EA16B3">
          <w:delText>,</w:delText>
        </w:r>
        <w:r w:rsidDel="00EA16B3">
          <w:delText xml:space="preserve"> </w:delText>
        </w:r>
        <w:r w:rsidR="00CD52FA" w:rsidDel="00EA16B3">
          <w:delText xml:space="preserve">either due to altered abiotic conditions (change in elevation), or loss of propagule input from </w:delText>
        </w:r>
        <w:r w:rsidR="000470B2" w:rsidRPr="00E47D4C" w:rsidDel="00EA16B3">
          <w:delText xml:space="preserve">the seed bank. </w:delText>
        </w:r>
      </w:del>
    </w:p>
    <w:p w14:paraId="108210A2" w14:textId="49B3C0DD" w:rsidR="00F126D1" w:rsidDel="004E77EB" w:rsidRDefault="00BD6FFD">
      <w:pPr>
        <w:rPr>
          <w:del w:id="182" w:author="Stefanie Lane" w:date="2022-01-15T17:23:00Z"/>
        </w:rPr>
        <w:pPrChange w:id="183" w:author="Stefanie Lane" w:date="2022-01-15T17:57:00Z">
          <w:pPr>
            <w:pStyle w:val="ListParagraph"/>
            <w:numPr>
              <w:numId w:val="2"/>
            </w:numPr>
            <w:ind w:left="1080" w:hanging="360"/>
          </w:pPr>
        </w:pPrChange>
      </w:pPr>
      <w:del w:id="184" w:author="Stefanie Lane" w:date="2022-01-16T21:13:00Z">
        <w:r w:rsidRPr="00E47D4C" w:rsidDel="00811316">
          <w:delText>If</w:delText>
        </w:r>
        <w:r w:rsidR="00CD52FA" w:rsidDel="00811316">
          <w:delText xml:space="preserve"> resilience is high</w:delText>
        </w:r>
        <w:r w:rsidRPr="00E47D4C" w:rsidDel="00811316">
          <w:delText xml:space="preserve">, </w:delText>
        </w:r>
      </w:del>
      <w:commentRangeStart w:id="185"/>
      <w:del w:id="186" w:author="Stefanie Lane" w:date="2022-01-15T17:22:00Z">
        <w:r w:rsidR="00150F6A" w:rsidDel="00A020A4">
          <w:delText xml:space="preserve">historically similar </w:delText>
        </w:r>
        <w:commentRangeEnd w:id="185"/>
        <w:r w:rsidR="00103718" w:rsidDel="00A020A4">
          <w:rPr>
            <w:rStyle w:val="CommentReference"/>
          </w:rPr>
          <w:commentReference w:id="185"/>
        </w:r>
        <w:r w:rsidR="00150F6A" w:rsidDel="00A020A4">
          <w:delText xml:space="preserve">functional </w:delText>
        </w:r>
      </w:del>
      <w:del w:id="187" w:author="Stefanie Lane" w:date="2022-01-16T21:13:00Z">
        <w:r w:rsidRPr="00E47D4C" w:rsidDel="00811316">
          <w:delText xml:space="preserve">vegetation </w:delText>
        </w:r>
        <w:r w:rsidR="00732568" w:rsidRPr="00E47D4C" w:rsidDel="00811316">
          <w:delText xml:space="preserve">should recolonize </w:delText>
        </w:r>
      </w:del>
      <w:del w:id="188" w:author="Stefanie Lane" w:date="2022-01-15T17:22:00Z">
        <w:r w:rsidR="00732568" w:rsidRPr="00E47D4C" w:rsidDel="00591DA1">
          <w:delText>i</w:delText>
        </w:r>
        <w:r w:rsidRPr="00E47D4C" w:rsidDel="00591DA1">
          <w:delText xml:space="preserve">nto </w:delText>
        </w:r>
      </w:del>
      <w:del w:id="189" w:author="Stefanie Lane" w:date="2022-01-16T21:13:00Z">
        <w:r w:rsidRPr="00E47D4C" w:rsidDel="00811316">
          <w:delText>the mudflat to restore the site</w:delText>
        </w:r>
        <w:r w:rsidR="00CD52FA" w:rsidDel="00811316">
          <w:delText xml:space="preserve"> following grazing </w:delText>
        </w:r>
        <w:r w:rsidR="0046755D" w:rsidDel="00811316">
          <w:delText>release</w:delText>
        </w:r>
        <w:r w:rsidRPr="00E47D4C" w:rsidDel="00811316">
          <w:delText>.</w:delText>
        </w:r>
      </w:del>
    </w:p>
    <w:p w14:paraId="7BCC544D" w14:textId="6AB29EBB" w:rsidR="0046755D" w:rsidDel="00811316" w:rsidRDefault="0046755D" w:rsidP="00F126D1">
      <w:pPr>
        <w:pStyle w:val="ListParagraph"/>
        <w:numPr>
          <w:ilvl w:val="1"/>
          <w:numId w:val="2"/>
        </w:numPr>
        <w:rPr>
          <w:del w:id="190" w:author="Stefanie Lane" w:date="2022-01-16T21:13:00Z"/>
        </w:rPr>
      </w:pPr>
      <w:del w:id="191" w:author="Stefanie Lane" w:date="2022-01-16T21:13:00Z">
        <w:r w:rsidDel="00811316">
          <w:delText xml:space="preserve">Some functional groups may be slower to recover, arresting recovery until expansion occurs from remnant or adjacent individuals. </w:delText>
        </w:r>
      </w:del>
    </w:p>
    <w:p w14:paraId="641DAA8C" w14:textId="1318368D" w:rsidR="00F126D1" w:rsidRPr="00F126D1" w:rsidDel="00811316" w:rsidRDefault="00F126D1" w:rsidP="00F126D1">
      <w:pPr>
        <w:pStyle w:val="Heading2"/>
        <w:rPr>
          <w:del w:id="192" w:author="Stefanie Lane" w:date="2022-01-16T21:13:00Z"/>
        </w:rPr>
      </w:pPr>
      <w:del w:id="193" w:author="Stefanie Lane" w:date="2022-01-16T21:13:00Z">
        <w:r w:rsidDel="00811316">
          <w:delText>Questions</w:delText>
        </w:r>
      </w:del>
    </w:p>
    <w:p w14:paraId="6AE286C8" w14:textId="6258120A" w:rsidR="00811316" w:rsidRDefault="00732568" w:rsidP="00811316">
      <w:pPr>
        <w:rPr>
          <w:ins w:id="194" w:author="Stefanie Lane" w:date="2022-01-16T21:14:00Z"/>
        </w:rPr>
      </w:pPr>
      <w:del w:id="195" w:author="Stefanie Lane" w:date="2022-01-16T21:13:00Z">
        <w:r w:rsidDel="00811316">
          <w:delText>I wanted to know:</w:delText>
        </w:r>
      </w:del>
    </w:p>
    <w:p w14:paraId="416EE510" w14:textId="6B0EE6C3" w:rsidR="00E9307F" w:rsidRDefault="00E9307F" w:rsidP="006721D9">
      <w:pPr>
        <w:pStyle w:val="ListParagraph"/>
        <w:numPr>
          <w:ilvl w:val="0"/>
          <w:numId w:val="5"/>
        </w:numPr>
        <w:rPr>
          <w:ins w:id="196" w:author="Stefanie Lane" w:date="2022-01-16T21:22:00Z"/>
        </w:rPr>
        <w:pPrChange w:id="197" w:author="Stefanie Lane" w:date="2022-01-16T21:46:00Z">
          <w:pPr>
            <w:pStyle w:val="ListParagraph"/>
            <w:numPr>
              <w:numId w:val="4"/>
            </w:numPr>
            <w:ind w:hanging="360"/>
          </w:pPr>
        </w:pPrChange>
      </w:pPr>
      <w:ins w:id="198" w:author="Stefanie Lane" w:date="2022-01-16T21:14:00Z">
        <w:r>
          <w:t xml:space="preserve">Does resilience of above-ground communities lead to recovery of </w:t>
        </w:r>
      </w:ins>
      <w:ins w:id="199" w:author="Stefanie Lane" w:date="2022-01-16T21:27:00Z">
        <w:r w:rsidR="007962AE">
          <w:t>rhizomatous, perennial, graminoid</w:t>
        </w:r>
      </w:ins>
      <w:ins w:id="200" w:author="Stefanie Lane" w:date="2022-01-16T21:14:00Z">
        <w:r>
          <w:t xml:space="preserve"> </w:t>
        </w:r>
      </w:ins>
      <w:ins w:id="201" w:author="Stefanie Lane" w:date="2022-01-16T21:27:00Z">
        <w:r w:rsidR="007962AE">
          <w:t>cover</w:t>
        </w:r>
      </w:ins>
      <w:ins w:id="202" w:author="Stefanie Lane" w:date="2022-01-16T21:14:00Z">
        <w:r>
          <w:t xml:space="preserve"> towards </w:t>
        </w:r>
      </w:ins>
      <w:ins w:id="203" w:author="Stefanie Lane" w:date="2022-01-16T21:15:00Z">
        <w:r>
          <w:t xml:space="preserve">a reference state within five years since grazing disturbance release? </w:t>
        </w:r>
      </w:ins>
    </w:p>
    <w:p w14:paraId="3C23D3F1" w14:textId="6BF3F4CC" w:rsidR="008F4649" w:rsidRDefault="008F4649" w:rsidP="006721D9">
      <w:pPr>
        <w:pStyle w:val="ListParagraph"/>
        <w:numPr>
          <w:ilvl w:val="1"/>
          <w:numId w:val="5"/>
        </w:numPr>
        <w:rPr>
          <w:ins w:id="204" w:author="Stefanie Lane" w:date="2022-01-16T21:26:00Z"/>
        </w:rPr>
        <w:pPrChange w:id="205" w:author="Stefanie Lane" w:date="2022-01-16T21:46:00Z">
          <w:pPr>
            <w:pStyle w:val="ListParagraph"/>
            <w:numPr>
              <w:ilvl w:val="1"/>
              <w:numId w:val="4"/>
            </w:numPr>
            <w:ind w:left="1440" w:hanging="360"/>
          </w:pPr>
        </w:pPrChange>
      </w:pPr>
      <w:ins w:id="206" w:author="Stefanie Lane" w:date="2022-01-16T21:22:00Z">
        <w:r>
          <w:t xml:space="preserve">If resilience is high, </w:t>
        </w:r>
        <w:r>
          <w:t xml:space="preserve">I expect </w:t>
        </w:r>
        <w:r>
          <w:t xml:space="preserve">above-ground </w:t>
        </w:r>
      </w:ins>
      <w:ins w:id="207" w:author="Stefanie Lane" w:date="2022-01-16T21:24:00Z">
        <w:r w:rsidR="004D1188">
          <w:t xml:space="preserve">functional </w:t>
        </w:r>
      </w:ins>
      <w:ins w:id="208" w:author="Stefanie Lane" w:date="2022-01-16T21:39:00Z">
        <w:r w:rsidR="00D119C8">
          <w:t>cover</w:t>
        </w:r>
      </w:ins>
      <w:ins w:id="209" w:author="Stefanie Lane" w:date="2022-01-16T21:22:00Z">
        <w:r>
          <w:t xml:space="preserve"> </w:t>
        </w:r>
      </w:ins>
      <w:ins w:id="210" w:author="Stefanie Lane" w:date="2022-01-16T21:23:00Z">
        <w:r>
          <w:t xml:space="preserve">will not be significantly different from </w:t>
        </w:r>
      </w:ins>
      <w:ins w:id="211" w:author="Stefanie Lane" w:date="2022-01-16T21:22:00Z">
        <w:r>
          <w:t xml:space="preserve">functional </w:t>
        </w:r>
      </w:ins>
      <w:ins w:id="212" w:author="Stefanie Lane" w:date="2022-01-16T21:23:00Z">
        <w:r>
          <w:t xml:space="preserve">cover of </w:t>
        </w:r>
      </w:ins>
      <w:ins w:id="213" w:author="Stefanie Lane" w:date="2022-01-16T21:22:00Z">
        <w:r>
          <w:t>undisturbed sites</w:t>
        </w:r>
      </w:ins>
      <w:ins w:id="214" w:author="Stefanie Lane" w:date="2022-01-16T21:44:00Z">
        <w:r w:rsidR="00465E38">
          <w:t xml:space="preserve"> within five years</w:t>
        </w:r>
      </w:ins>
      <w:ins w:id="215" w:author="Stefanie Lane" w:date="2022-01-16T21:22:00Z">
        <w:r>
          <w:t>.</w:t>
        </w:r>
      </w:ins>
      <w:ins w:id="216" w:author="Stefanie Lane" w:date="2022-01-16T21:23:00Z">
        <w:r>
          <w:t xml:space="preserve"> </w:t>
        </w:r>
      </w:ins>
    </w:p>
    <w:p w14:paraId="7837CA9F" w14:textId="4FF6A786" w:rsidR="00BA4A62" w:rsidRDefault="0071332C" w:rsidP="006721D9">
      <w:pPr>
        <w:pStyle w:val="ListParagraph"/>
        <w:numPr>
          <w:ilvl w:val="2"/>
          <w:numId w:val="5"/>
        </w:numPr>
        <w:rPr>
          <w:ins w:id="217" w:author="Stefanie Lane" w:date="2022-01-16T21:15:00Z"/>
        </w:rPr>
        <w:pPrChange w:id="218" w:author="Stefanie Lane" w:date="2022-01-16T21:46:00Z">
          <w:pPr>
            <w:pStyle w:val="ListParagraph"/>
            <w:numPr>
              <w:numId w:val="4"/>
            </w:numPr>
            <w:ind w:hanging="360"/>
          </w:pPr>
        </w:pPrChange>
      </w:pPr>
      <w:commentRangeStart w:id="219"/>
      <w:ins w:id="220" w:author="Stefanie Lane" w:date="2022-01-16T21:34:00Z">
        <w:r>
          <w:rPr>
            <w:b/>
          </w:rPr>
          <w:t>ANALYSIS</w:t>
        </w:r>
      </w:ins>
      <w:commentRangeEnd w:id="219"/>
      <w:ins w:id="221" w:author="Stefanie Lane" w:date="2022-01-16T21:41:00Z">
        <w:r w:rsidR="00641FBA">
          <w:rPr>
            <w:rStyle w:val="CommentReference"/>
          </w:rPr>
          <w:commentReference w:id="219"/>
        </w:r>
      </w:ins>
      <w:ins w:id="222" w:author="Stefanie Lane" w:date="2022-01-16T21:26:00Z">
        <w:r w:rsidR="00BA4A62">
          <w:t xml:space="preserve">: GLM of above-ground </w:t>
        </w:r>
      </w:ins>
      <w:ins w:id="223" w:author="Stefanie Lane" w:date="2022-01-16T21:28:00Z">
        <w:r w:rsidR="007962AE">
          <w:t xml:space="preserve">cover </w:t>
        </w:r>
        <w:r w:rsidR="00CC3EA5">
          <w:t xml:space="preserve">of </w:t>
        </w:r>
      </w:ins>
      <w:ins w:id="224" w:author="Stefanie Lane" w:date="2022-01-16T21:26:00Z">
        <w:r w:rsidR="00BA4A62">
          <w:t xml:space="preserve">functional </w:t>
        </w:r>
      </w:ins>
      <w:ins w:id="225" w:author="Stefanie Lane" w:date="2022-01-16T21:28:00Z">
        <w:r w:rsidR="00CC3EA5">
          <w:t>groups</w:t>
        </w:r>
      </w:ins>
    </w:p>
    <w:p w14:paraId="3ED304DA" w14:textId="207357F2" w:rsidR="00B763F4" w:rsidRDefault="00B763F4" w:rsidP="006721D9">
      <w:pPr>
        <w:pStyle w:val="ListParagraph"/>
        <w:numPr>
          <w:ilvl w:val="0"/>
          <w:numId w:val="5"/>
        </w:numPr>
        <w:rPr>
          <w:ins w:id="226" w:author="Stefanie Lane" w:date="2022-01-16T21:23:00Z"/>
        </w:rPr>
        <w:pPrChange w:id="227" w:author="Stefanie Lane" w:date="2022-01-16T21:46:00Z">
          <w:pPr>
            <w:pStyle w:val="ListParagraph"/>
            <w:numPr>
              <w:numId w:val="4"/>
            </w:numPr>
            <w:ind w:hanging="360"/>
          </w:pPr>
        </w:pPrChange>
      </w:pPr>
      <w:ins w:id="228" w:author="Stefanie Lane" w:date="2022-01-16T21:15:00Z">
        <w:r>
          <w:t xml:space="preserve">Do seed banks show resilience </w:t>
        </w:r>
      </w:ins>
      <w:ins w:id="229" w:author="Stefanie Lane" w:date="2022-01-16T21:55:00Z">
        <w:r w:rsidR="001D313B">
          <w:t xml:space="preserve">by recovering </w:t>
        </w:r>
      </w:ins>
      <w:ins w:id="230" w:author="Stefanie Lane" w:date="2022-01-16T21:15:00Z">
        <w:r>
          <w:t>functional</w:t>
        </w:r>
      </w:ins>
      <w:ins w:id="231" w:author="Stefanie Lane" w:date="2022-01-16T21:52:00Z">
        <w:r w:rsidR="004D03E2">
          <w:t xml:space="preserve"> diversity and</w:t>
        </w:r>
      </w:ins>
      <w:ins w:id="232" w:author="Stefanie Lane" w:date="2022-01-16T21:25:00Z">
        <w:r w:rsidR="00EA4483">
          <w:t xml:space="preserve"> </w:t>
        </w:r>
      </w:ins>
      <w:ins w:id="233" w:author="Stefanie Lane" w:date="2022-01-16T21:28:00Z">
        <w:r w:rsidR="00CC3EA5">
          <w:t>abundance</w:t>
        </w:r>
      </w:ins>
      <w:ins w:id="234" w:author="Stefanie Lane" w:date="2022-01-16T21:55:00Z">
        <w:r w:rsidR="00C74828">
          <w:t xml:space="preserve"> within five years since grazing disturbance release</w:t>
        </w:r>
      </w:ins>
      <w:ins w:id="235" w:author="Stefanie Lane" w:date="2022-01-16T21:54:00Z">
        <w:r w:rsidR="0029625D">
          <w:t xml:space="preserve">? </w:t>
        </w:r>
      </w:ins>
      <w:ins w:id="236" w:author="Stefanie Lane" w:date="2022-01-16T21:15:00Z">
        <w:r>
          <w:t xml:space="preserve"> </w:t>
        </w:r>
      </w:ins>
    </w:p>
    <w:p w14:paraId="2DC95249" w14:textId="7C9D879E" w:rsidR="004D1188" w:rsidRDefault="004D1188" w:rsidP="006721D9">
      <w:pPr>
        <w:pStyle w:val="ListParagraph"/>
        <w:numPr>
          <w:ilvl w:val="1"/>
          <w:numId w:val="5"/>
        </w:numPr>
        <w:rPr>
          <w:ins w:id="237" w:author="Stefanie Lane" w:date="2022-01-16T21:29:00Z"/>
        </w:rPr>
        <w:pPrChange w:id="238" w:author="Stefanie Lane" w:date="2022-01-16T21:46:00Z">
          <w:pPr>
            <w:pStyle w:val="ListParagraph"/>
            <w:numPr>
              <w:ilvl w:val="1"/>
              <w:numId w:val="4"/>
            </w:numPr>
            <w:ind w:left="1440" w:hanging="360"/>
          </w:pPr>
        </w:pPrChange>
      </w:pPr>
      <w:ins w:id="239" w:author="Stefanie Lane" w:date="2022-01-16T21:24:00Z">
        <w:r>
          <w:t>I expect that the longer sites have</w:t>
        </w:r>
        <w:r>
          <w:t xml:space="preserve"> been released from grazing disturbance</w:t>
        </w:r>
        <w:r>
          <w:t xml:space="preserve">, seed bank </w:t>
        </w:r>
      </w:ins>
      <w:ins w:id="240" w:author="Stefanie Lane" w:date="2022-01-16T21:28:00Z">
        <w:r w:rsidR="00CC3EA5">
          <w:t>diversity and abundance</w:t>
        </w:r>
      </w:ins>
      <w:ins w:id="241" w:author="Stefanie Lane" w:date="2022-01-16T21:24:00Z">
        <w:r>
          <w:t xml:space="preserve"> </w:t>
        </w:r>
        <w:r>
          <w:t xml:space="preserve">should approach the same </w:t>
        </w:r>
      </w:ins>
      <w:ins w:id="242" w:author="Stefanie Lane" w:date="2022-01-16T21:28:00Z">
        <w:r w:rsidR="00CC3EA5">
          <w:t>diversity and abundance</w:t>
        </w:r>
      </w:ins>
      <w:ins w:id="243" w:author="Stefanie Lane" w:date="2022-01-16T21:25:00Z">
        <w:r w:rsidR="00EA4483">
          <w:t xml:space="preserve"> as </w:t>
        </w:r>
      </w:ins>
      <w:ins w:id="244" w:author="Stefanie Lane" w:date="2022-01-16T21:24:00Z">
        <w:r>
          <w:t xml:space="preserve">undisturbed conditions. </w:t>
        </w:r>
      </w:ins>
    </w:p>
    <w:p w14:paraId="57C19C1E" w14:textId="4C8106D4" w:rsidR="00455B4A" w:rsidRDefault="0071332C" w:rsidP="006721D9">
      <w:pPr>
        <w:pStyle w:val="ListParagraph"/>
        <w:numPr>
          <w:ilvl w:val="2"/>
          <w:numId w:val="5"/>
        </w:numPr>
        <w:rPr>
          <w:ins w:id="245" w:author="Stefanie Lane" w:date="2022-01-16T21:51:00Z"/>
        </w:rPr>
      </w:pPr>
      <w:ins w:id="246" w:author="Stefanie Lane" w:date="2022-01-16T21:34:00Z">
        <w:r>
          <w:rPr>
            <w:b/>
          </w:rPr>
          <w:t>ANALYSIS</w:t>
        </w:r>
      </w:ins>
      <w:ins w:id="247" w:author="Stefanie Lane" w:date="2022-01-16T21:29:00Z">
        <w:r w:rsidR="00DE57A7">
          <w:t xml:space="preserve">: </w:t>
        </w:r>
        <w:commentRangeStart w:id="248"/>
        <w:commentRangeStart w:id="249"/>
        <w:r w:rsidR="00DE57A7">
          <w:t>PERMANOVA</w:t>
        </w:r>
      </w:ins>
      <w:ins w:id="250" w:author="Stefanie Lane" w:date="2022-01-16T21:36:00Z">
        <w:r w:rsidR="00311B34">
          <w:t xml:space="preserve">, using </w:t>
        </w:r>
        <w:r w:rsidR="00696908">
          <w:t>germination abundance of function</w:t>
        </w:r>
      </w:ins>
      <w:ins w:id="251" w:author="Stefanie Lane" w:date="2022-01-16T21:37:00Z">
        <w:r w:rsidR="00696908">
          <w:t xml:space="preserve">al </w:t>
        </w:r>
      </w:ins>
      <w:ins w:id="252" w:author="Stefanie Lane" w:date="2022-01-16T21:53:00Z">
        <w:r w:rsidR="004D03E2">
          <w:t>groups</w:t>
        </w:r>
      </w:ins>
      <w:ins w:id="253" w:author="Stefanie Lane" w:date="2022-01-16T21:37:00Z">
        <w:r w:rsidR="00696908">
          <w:t xml:space="preserve">. </w:t>
        </w:r>
      </w:ins>
      <w:ins w:id="254" w:author="Stefanie Lane" w:date="2022-01-16T21:29:00Z">
        <w:r w:rsidR="00DE57A7">
          <w:t xml:space="preserve"> </w:t>
        </w:r>
        <w:commentRangeEnd w:id="248"/>
        <w:r w:rsidR="00DE57A7">
          <w:rPr>
            <w:rStyle w:val="CommentReference"/>
          </w:rPr>
          <w:commentReference w:id="248"/>
        </w:r>
      </w:ins>
      <w:commentRangeEnd w:id="249"/>
    </w:p>
    <w:p w14:paraId="2EAE9F48" w14:textId="76ED7416" w:rsidR="00DE57A7" w:rsidRDefault="00696908" w:rsidP="00455B4A">
      <w:pPr>
        <w:pStyle w:val="ListParagraph"/>
        <w:numPr>
          <w:ilvl w:val="0"/>
          <w:numId w:val="5"/>
        </w:numPr>
        <w:rPr>
          <w:ins w:id="255" w:author="Stefanie Lane" w:date="2022-01-16T21:24:00Z"/>
        </w:rPr>
        <w:pPrChange w:id="256" w:author="Stefanie Lane" w:date="2022-01-16T21:52:00Z">
          <w:pPr>
            <w:pStyle w:val="ListParagraph"/>
            <w:numPr>
              <w:ilvl w:val="2"/>
              <w:numId w:val="4"/>
            </w:numPr>
            <w:ind w:left="2160" w:hanging="180"/>
          </w:pPr>
        </w:pPrChange>
      </w:pPr>
      <w:ins w:id="257" w:author="Stefanie Lane" w:date="2022-01-16T21:37:00Z">
        <w:r>
          <w:rPr>
            <w:rStyle w:val="CommentReference"/>
          </w:rPr>
          <w:commentReference w:id="249"/>
        </w:r>
      </w:ins>
      <w:ins w:id="258" w:author="Stefanie Lane" w:date="2022-01-16T21:52:00Z">
        <w:r w:rsidR="00455B4A" w:rsidRPr="00455B4A">
          <w:t xml:space="preserve"> </w:t>
        </w:r>
        <w:r w:rsidR="00455B4A">
          <w:t xml:space="preserve">Do seed banks show the same </w:t>
        </w:r>
        <w:commentRangeStart w:id="259"/>
        <w:r w:rsidR="00455B4A">
          <w:t>resilience in recovery timelines</w:t>
        </w:r>
        <w:commentRangeEnd w:id="259"/>
        <w:r w:rsidR="00455B4A">
          <w:rPr>
            <w:rStyle w:val="CommentReference"/>
          </w:rPr>
          <w:commentReference w:id="259"/>
        </w:r>
        <w:r w:rsidR="00455B4A">
          <w:t xml:space="preserve"> of </w:t>
        </w:r>
        <w:r w:rsidR="00455B4A">
          <w:t>total diversity</w:t>
        </w:r>
      </w:ins>
      <w:ins w:id="260" w:author="Stefanie Lane" w:date="2022-01-16T21:51:00Z">
        <w:r w:rsidR="00455B4A" w:rsidRPr="00455B4A">
          <w:t xml:space="preserve"> </w:t>
        </w:r>
        <w:r w:rsidR="00455B4A">
          <w:t xml:space="preserve">as their above-ground community counterparts? </w:t>
        </w:r>
      </w:ins>
    </w:p>
    <w:p w14:paraId="1F667DF5" w14:textId="72E76CAA" w:rsidR="004D1188" w:rsidRDefault="00455B4A" w:rsidP="006721D9">
      <w:pPr>
        <w:pStyle w:val="ListParagraph"/>
        <w:numPr>
          <w:ilvl w:val="1"/>
          <w:numId w:val="5"/>
        </w:numPr>
        <w:rPr>
          <w:ins w:id="261" w:author="Stefanie Lane" w:date="2022-01-16T21:28:00Z"/>
        </w:rPr>
        <w:pPrChange w:id="262" w:author="Stefanie Lane" w:date="2022-01-16T21:46:00Z">
          <w:pPr>
            <w:pStyle w:val="ListParagraph"/>
            <w:numPr>
              <w:ilvl w:val="1"/>
              <w:numId w:val="4"/>
            </w:numPr>
            <w:ind w:left="1440" w:hanging="360"/>
          </w:pPr>
        </w:pPrChange>
      </w:pPr>
      <w:ins w:id="263" w:author="Stefanie Lane" w:date="2022-01-16T21:52:00Z">
        <w:r>
          <w:t>B</w:t>
        </w:r>
      </w:ins>
      <w:ins w:id="264" w:author="Stefanie Lane" w:date="2022-01-16T21:24:00Z">
        <w:r w:rsidR="004D1188">
          <w:t>ecause seed rain inputs will be dependent on above-ground cover</w:t>
        </w:r>
      </w:ins>
      <w:ins w:id="265" w:author="Stefanie Lane" w:date="2022-01-16T21:25:00Z">
        <w:r w:rsidR="00EA4483">
          <w:t xml:space="preserve">, </w:t>
        </w:r>
        <w:r w:rsidR="00EA4483">
          <w:t xml:space="preserve">I expect seed bank </w:t>
        </w:r>
      </w:ins>
      <w:ins w:id="266" w:author="Stefanie Lane" w:date="2022-01-16T21:49:00Z">
        <w:r w:rsidR="002F6F36">
          <w:t xml:space="preserve">diversity </w:t>
        </w:r>
      </w:ins>
      <w:ins w:id="267" w:author="Stefanie Lane" w:date="2022-01-16T21:25:00Z">
        <w:r w:rsidR="00EA4483">
          <w:t>to approach reference condition at a slower rate than above-ground clonal communities</w:t>
        </w:r>
        <w:r w:rsidR="00EA4483">
          <w:t xml:space="preserve">. </w:t>
        </w:r>
      </w:ins>
      <w:ins w:id="268" w:author="Stefanie Lane" w:date="2022-01-16T21:24:00Z">
        <w:r w:rsidR="004D1188">
          <w:t xml:space="preserve"> </w:t>
        </w:r>
      </w:ins>
    </w:p>
    <w:p w14:paraId="039DFBDE" w14:textId="2686EE9A" w:rsidR="00CC3EA5" w:rsidRDefault="0071332C" w:rsidP="006721D9">
      <w:pPr>
        <w:pStyle w:val="ListParagraph"/>
        <w:numPr>
          <w:ilvl w:val="2"/>
          <w:numId w:val="5"/>
        </w:numPr>
        <w:rPr>
          <w:ins w:id="269" w:author="Stefanie Lane" w:date="2022-01-16T21:24:00Z"/>
        </w:rPr>
        <w:pPrChange w:id="270" w:author="Stefanie Lane" w:date="2022-01-16T21:46:00Z">
          <w:pPr>
            <w:pStyle w:val="ListParagraph"/>
            <w:numPr>
              <w:ilvl w:val="2"/>
              <w:numId w:val="4"/>
            </w:numPr>
            <w:ind w:left="2160" w:hanging="180"/>
          </w:pPr>
        </w:pPrChange>
      </w:pPr>
      <w:ins w:id="271" w:author="Stefanie Lane" w:date="2022-01-16T21:34:00Z">
        <w:r>
          <w:rPr>
            <w:b/>
          </w:rPr>
          <w:t>ANALYSIS</w:t>
        </w:r>
      </w:ins>
      <w:ins w:id="272" w:author="Stefanie Lane" w:date="2022-01-16T21:28:00Z">
        <w:r w:rsidR="00CC3EA5">
          <w:t xml:space="preserve">: </w:t>
        </w:r>
      </w:ins>
      <w:ins w:id="273" w:author="Stefanie Lane" w:date="2022-01-16T21:40:00Z">
        <w:r w:rsidR="00D119C8">
          <w:t xml:space="preserve">GLM, visualized with NMDS of </w:t>
        </w:r>
      </w:ins>
      <w:ins w:id="274" w:author="Stefanie Lane" w:date="2022-01-16T21:41:00Z">
        <w:r w:rsidR="00641FBA">
          <w:t>species presence</w:t>
        </w:r>
      </w:ins>
      <w:ins w:id="275" w:author="Stefanie Lane" w:date="2022-01-16T21:49:00Z">
        <w:r w:rsidR="00B62178">
          <w:t xml:space="preserve"> to show ordination distance between above-ground and seed bank </w:t>
        </w:r>
        <w:r w:rsidR="002F6F36">
          <w:t xml:space="preserve">diversity. </w:t>
        </w:r>
      </w:ins>
    </w:p>
    <w:p w14:paraId="755A47D6" w14:textId="77777777" w:rsidR="008F4649" w:rsidRDefault="008F4649" w:rsidP="00EA4483">
      <w:pPr>
        <w:ind w:left="1080"/>
        <w:rPr>
          <w:ins w:id="276" w:author="Stefanie Lane" w:date="2022-01-16T21:13:00Z"/>
        </w:rPr>
        <w:pPrChange w:id="277" w:author="Stefanie Lane" w:date="2022-01-16T21:25:00Z">
          <w:pPr>
            <w:pStyle w:val="ListParagraph"/>
            <w:numPr>
              <w:numId w:val="2"/>
            </w:numPr>
            <w:ind w:left="1080" w:hanging="360"/>
          </w:pPr>
        </w:pPrChange>
      </w:pPr>
    </w:p>
    <w:p w14:paraId="7B4C9DF8" w14:textId="54B26DC9" w:rsidR="00732568" w:rsidDel="00465E38" w:rsidRDefault="00732568" w:rsidP="00732568">
      <w:pPr>
        <w:pStyle w:val="ListParagraph"/>
        <w:numPr>
          <w:ilvl w:val="0"/>
          <w:numId w:val="2"/>
        </w:numPr>
        <w:rPr>
          <w:del w:id="278" w:author="Stefanie Lane" w:date="2022-01-16T21:44:00Z"/>
        </w:rPr>
      </w:pPr>
      <w:del w:id="279" w:author="Stefanie Lane" w:date="2022-01-16T21:44:00Z">
        <w:r w:rsidDel="00465E38">
          <w:delText xml:space="preserve"> </w:delText>
        </w:r>
        <w:r w:rsidRPr="008208AE" w:rsidDel="00465E38">
          <w:rPr>
            <w:b/>
          </w:rPr>
          <w:delText xml:space="preserve">how </w:delText>
        </w:r>
      </w:del>
      <w:del w:id="280" w:author="Stefanie Lane" w:date="2022-01-16T20:54:00Z">
        <w:r w:rsidRPr="008208AE" w:rsidDel="00F218FF">
          <w:rPr>
            <w:b/>
          </w:rPr>
          <w:delText xml:space="preserve">are </w:delText>
        </w:r>
      </w:del>
      <w:del w:id="281" w:author="Stefanie Lane" w:date="2022-01-16T21:44:00Z">
        <w:r w:rsidRPr="008208AE" w:rsidDel="00465E38">
          <w:rPr>
            <w:b/>
          </w:rPr>
          <w:delText>richness</w:delText>
        </w:r>
      </w:del>
      <w:del w:id="282" w:author="Stefanie Lane" w:date="2022-01-16T20:54:00Z">
        <w:r w:rsidRPr="008208AE" w:rsidDel="00F218FF">
          <w:rPr>
            <w:b/>
          </w:rPr>
          <w:delText>,</w:delText>
        </w:r>
      </w:del>
      <w:del w:id="283" w:author="Stefanie Lane" w:date="2022-01-16T21:44:00Z">
        <w:r w:rsidRPr="008208AE" w:rsidDel="00465E38">
          <w:rPr>
            <w:b/>
          </w:rPr>
          <w:delText xml:space="preserve"> evenness</w:delText>
        </w:r>
      </w:del>
      <w:del w:id="284" w:author="Stefanie Lane" w:date="2022-01-16T20:54:00Z">
        <w:r w:rsidRPr="008208AE" w:rsidDel="00F218FF">
          <w:rPr>
            <w:b/>
          </w:rPr>
          <w:delText xml:space="preserve">, and </w:delText>
        </w:r>
        <w:r w:rsidR="00E24B80" w:rsidDel="00F218FF">
          <w:rPr>
            <w:b/>
          </w:rPr>
          <w:delText>functional</w:delText>
        </w:r>
      </w:del>
      <w:del w:id="285" w:author="Stefanie Lane" w:date="2022-01-16T21:44:00Z">
        <w:r w:rsidR="00E24B80" w:rsidDel="00465E38">
          <w:rPr>
            <w:b/>
          </w:rPr>
          <w:delText xml:space="preserve"> </w:delText>
        </w:r>
      </w:del>
      <w:del w:id="286" w:author="Stefanie Lane" w:date="2022-01-16T20:53:00Z">
        <w:r w:rsidR="00E24B80" w:rsidDel="00F218FF">
          <w:rPr>
            <w:b/>
          </w:rPr>
          <w:delText>structure</w:delText>
        </w:r>
        <w:r w:rsidRPr="008208AE" w:rsidDel="00F218FF">
          <w:rPr>
            <w:b/>
          </w:rPr>
          <w:delText xml:space="preserve"> </w:delText>
        </w:r>
      </w:del>
      <w:del w:id="287" w:author="Stefanie Lane" w:date="2022-01-16T21:44:00Z">
        <w:r w:rsidRPr="008208AE" w:rsidDel="00465E38">
          <w:rPr>
            <w:b/>
          </w:rPr>
          <w:delText>of estuary above-ground vegetation and surface seed bank affected by time since</w:delText>
        </w:r>
        <w:r w:rsidR="008208AE" w:rsidDel="00465E38">
          <w:rPr>
            <w:b/>
          </w:rPr>
          <w:delText xml:space="preserve"> release of</w:delText>
        </w:r>
        <w:r w:rsidRPr="008208AE" w:rsidDel="00465E38">
          <w:rPr>
            <w:b/>
          </w:rPr>
          <w:delText xml:space="preserve"> grazing disturbance</w:delText>
        </w:r>
        <w:r w:rsidDel="00465E38">
          <w:delText xml:space="preserve">? </w:delText>
        </w:r>
      </w:del>
    </w:p>
    <w:p w14:paraId="75EA3B73" w14:textId="3637E520" w:rsidR="00BD6FFD" w:rsidDel="00465E38" w:rsidRDefault="00BD6FFD" w:rsidP="00BD6FFD">
      <w:pPr>
        <w:pStyle w:val="ListParagraph"/>
        <w:numPr>
          <w:ilvl w:val="1"/>
          <w:numId w:val="2"/>
        </w:numPr>
        <w:rPr>
          <w:del w:id="288" w:author="Stefanie Lane" w:date="2022-01-16T21:44:00Z"/>
        </w:rPr>
      </w:pPr>
      <w:del w:id="289" w:author="Stefanie Lane" w:date="2022-01-16T21:44:00Z">
        <w:r w:rsidDel="00465E38">
          <w:delText xml:space="preserve">Does </w:delText>
        </w:r>
        <w:r w:rsidR="00ED67AD" w:rsidDel="00465E38">
          <w:delText>functional</w:delText>
        </w:r>
        <w:r w:rsidR="00CC3E8E" w:rsidDel="00465E38">
          <w:delText xml:space="preserve"> richness </w:delText>
        </w:r>
        <w:r w:rsidDel="00465E38">
          <w:delText xml:space="preserve">&amp; evenness of </w:delText>
        </w:r>
        <w:r w:rsidR="00CC3E8E" w:rsidDel="00465E38">
          <w:delText>vegetation</w:delText>
        </w:r>
        <w:r w:rsidDel="00465E38">
          <w:delText xml:space="preserve"> </w:delText>
        </w:r>
        <w:r w:rsidR="00CC3E8E" w:rsidDel="00465E38">
          <w:delText>recover</w:delText>
        </w:r>
      </w:del>
      <w:del w:id="290" w:author="Stefanie Lane" w:date="2022-01-16T20:28:00Z">
        <w:r w:rsidR="00CC3E8E" w:rsidDel="00BC32F7">
          <w:delText xml:space="preserve"> to</w:delText>
        </w:r>
      </w:del>
      <w:del w:id="291" w:author="Stefanie Lane" w:date="2022-01-16T21:44:00Z">
        <w:r w:rsidR="00CC3E8E" w:rsidDel="00465E38">
          <w:delText xml:space="preserve"> the same </w:delText>
        </w:r>
        <w:r w:rsidR="00ED67AD" w:rsidDel="00465E38">
          <w:delText>functional</w:delText>
        </w:r>
        <w:r w:rsidDel="00465E38">
          <w:delText xml:space="preserve"> richness &amp; evenness of </w:delText>
        </w:r>
        <w:r w:rsidR="00D24DE5" w:rsidDel="00465E38">
          <w:delText>undisturbed (reference)</w:delText>
        </w:r>
        <w:r w:rsidDel="00465E38">
          <w:delText xml:space="preserve"> sites following grazing pressure release?</w:delText>
        </w:r>
      </w:del>
    </w:p>
    <w:p w14:paraId="4BAFE743" w14:textId="5B6ADDBC" w:rsidR="00F25EF1" w:rsidDel="004D1188" w:rsidRDefault="0063710C" w:rsidP="0063710C">
      <w:pPr>
        <w:pStyle w:val="ListParagraph"/>
        <w:numPr>
          <w:ilvl w:val="2"/>
          <w:numId w:val="2"/>
        </w:numPr>
        <w:rPr>
          <w:del w:id="292" w:author="Stefanie Lane" w:date="2022-01-16T21:24:00Z"/>
        </w:rPr>
      </w:pPr>
      <w:del w:id="293" w:author="Stefanie Lane" w:date="2022-01-16T21:24:00Z">
        <w:r w:rsidDel="004D1188">
          <w:delText xml:space="preserve">I expect that the longer sites have been </w:delText>
        </w:r>
      </w:del>
      <w:ins w:id="294" w:author="Richardson, John S." w:date="2022-01-15T09:30:00Z">
        <w:del w:id="295" w:author="Stefanie Lane" w:date="2022-01-16T21:24:00Z">
          <w:r w:rsidR="00145B69" w:rsidDel="004D1188">
            <w:delText xml:space="preserve">had </w:delText>
          </w:r>
        </w:del>
      </w:ins>
      <w:del w:id="296" w:author="Stefanie Lane" w:date="2022-01-16T21:24:00Z">
        <w:r w:rsidDel="004D1188">
          <w:delText>exclu</w:delText>
        </w:r>
      </w:del>
      <w:ins w:id="297" w:author="Richardson, John S." w:date="2022-01-15T09:30:00Z">
        <w:del w:id="298" w:author="Stefanie Lane" w:date="2022-01-16T21:24:00Z">
          <w:r w:rsidR="00145B69" w:rsidDel="004D1188">
            <w:delText>sion</w:delText>
          </w:r>
        </w:del>
      </w:ins>
      <w:del w:id="299" w:author="Stefanie Lane" w:date="2022-01-16T21:24:00Z">
        <w:r w:rsidDel="004D1188">
          <w:delText xml:space="preserve">ded, the more closely </w:delText>
        </w:r>
        <w:r w:rsidR="00D24DE5" w:rsidDel="004D1188">
          <w:delText xml:space="preserve">the above-ground and seed bank richness/evenness will resemble undisturbed conditions. </w:delText>
        </w:r>
      </w:del>
    </w:p>
    <w:p w14:paraId="3F3C33C5" w14:textId="58A1BF72" w:rsidR="005F2E64" w:rsidDel="00465E38" w:rsidRDefault="00BD6FFD" w:rsidP="005F2E64">
      <w:pPr>
        <w:pStyle w:val="ListParagraph"/>
        <w:numPr>
          <w:ilvl w:val="1"/>
          <w:numId w:val="2"/>
        </w:numPr>
        <w:rPr>
          <w:del w:id="300" w:author="Stefanie Lane" w:date="2022-01-16T21:44:00Z"/>
        </w:rPr>
      </w:pPr>
      <w:del w:id="301" w:author="Stefanie Lane" w:date="2022-01-16T21:44:00Z">
        <w:r w:rsidDel="00465E38">
          <w:delText>How closely does seed bank match above-ground vegetation diversity across a gradient of grazing pressure release?</w:delText>
        </w:r>
        <w:r w:rsidR="00D24DE5" w:rsidDel="00465E38">
          <w:delText xml:space="preserve"> (</w:delText>
        </w:r>
        <w:commentRangeStart w:id="302"/>
        <w:r w:rsidR="00D24DE5" w:rsidDel="00465E38">
          <w:delText>Do estuary seed banks represent a source of species diversity compared to above ground vegetation</w:delText>
        </w:r>
        <w:commentRangeEnd w:id="302"/>
        <w:r w:rsidR="00314611" w:rsidDel="00465E38">
          <w:rPr>
            <w:rStyle w:val="CommentReference"/>
          </w:rPr>
          <w:commentReference w:id="302"/>
        </w:r>
        <w:r w:rsidR="00D24DE5" w:rsidDel="00465E38">
          <w:delText>?)</w:delText>
        </w:r>
      </w:del>
    </w:p>
    <w:p w14:paraId="72798618" w14:textId="6B2CD9DB" w:rsidR="00D24DE5" w:rsidDel="00465E38" w:rsidRDefault="00D24DE5" w:rsidP="00D24DE5">
      <w:pPr>
        <w:pStyle w:val="ListParagraph"/>
        <w:numPr>
          <w:ilvl w:val="2"/>
          <w:numId w:val="2"/>
        </w:numPr>
        <w:rPr>
          <w:del w:id="303" w:author="Stefanie Lane" w:date="2022-01-16T21:44:00Z"/>
        </w:rPr>
      </w:pPr>
      <w:del w:id="304" w:author="Stefanie Lane" w:date="2022-01-16T21:44:00Z">
        <w:r w:rsidDel="00465E38">
          <w:delText xml:space="preserve">I expect that the longer sites have been excluded, the more closely seed banks will match above-ground vegetation. </w:delText>
        </w:r>
      </w:del>
    </w:p>
    <w:p w14:paraId="23D58E2F" w14:textId="5D7B5FD1" w:rsidR="00811316" w:rsidRPr="00AC7CC9" w:rsidDel="00465E38" w:rsidRDefault="00D24DE5" w:rsidP="000018CF">
      <w:pPr>
        <w:pStyle w:val="ListParagraph"/>
        <w:numPr>
          <w:ilvl w:val="1"/>
          <w:numId w:val="2"/>
        </w:numPr>
        <w:rPr>
          <w:del w:id="305" w:author="Stefanie Lane" w:date="2022-01-16T21:44:00Z"/>
        </w:rPr>
        <w:pPrChange w:id="306" w:author="Stefanie Lane" w:date="2022-01-16T21:22:00Z">
          <w:pPr>
            <w:pStyle w:val="ListParagraph"/>
            <w:numPr>
              <w:ilvl w:val="2"/>
              <w:numId w:val="2"/>
            </w:numPr>
            <w:ind w:left="2520" w:hanging="360"/>
          </w:pPr>
        </w:pPrChange>
      </w:pPr>
      <w:del w:id="307" w:author="Stefanie Lane" w:date="2022-01-16T21:44:00Z">
        <w:r w:rsidDel="00465E38">
          <w:delText>Because there is more opportunity for seed dispersal in unvegetated (grubbed) sites, I expect the grubbed sites to have the greatest seed bank dissimilarity compared to above-ground vegetation</w:delText>
        </w:r>
        <w:commentRangeStart w:id="308"/>
        <w:r w:rsidDel="00465E38">
          <w:delText xml:space="preserve">. </w:delText>
        </w:r>
        <w:commentRangeEnd w:id="308"/>
        <w:r w:rsidR="00145B69" w:rsidDel="00465E38">
          <w:rPr>
            <w:rStyle w:val="CommentReference"/>
          </w:rPr>
          <w:commentReference w:id="308"/>
        </w:r>
      </w:del>
    </w:p>
    <w:p w14:paraId="672AA942" w14:textId="77777777" w:rsidR="00465E38" w:rsidRDefault="00465E38">
      <w:pPr>
        <w:rPr>
          <w:ins w:id="309" w:author="Stefanie Lane" w:date="2022-01-16T21:44:00Z"/>
          <w:rFonts w:asciiTheme="majorHAnsi" w:eastAsiaTheme="majorEastAsia" w:hAnsiTheme="majorHAnsi" w:cstheme="majorBidi"/>
          <w:color w:val="2F5496" w:themeColor="accent1" w:themeShade="BF"/>
          <w:sz w:val="32"/>
          <w:szCs w:val="32"/>
        </w:rPr>
      </w:pPr>
      <w:ins w:id="310" w:author="Stefanie Lane" w:date="2022-01-16T21:44:00Z">
        <w:r>
          <w:br w:type="page"/>
        </w:r>
      </w:ins>
    </w:p>
    <w:p w14:paraId="693B0D4E" w14:textId="6117BFEC" w:rsidR="005F2E64" w:rsidRDefault="005F2E64" w:rsidP="005F2E64">
      <w:pPr>
        <w:pStyle w:val="Heading1"/>
      </w:pPr>
      <w:r>
        <w:lastRenderedPageBreak/>
        <w:t>Methods</w:t>
      </w:r>
    </w:p>
    <w:p w14:paraId="6BC7F7ED" w14:textId="1B6884DB" w:rsidR="00E47D4C" w:rsidRDefault="00E47D4C" w:rsidP="00E47D4C">
      <w:pPr>
        <w:pStyle w:val="Heading2"/>
      </w:pPr>
      <w:r>
        <w:t xml:space="preserve">Study area &amp; </w:t>
      </w:r>
      <w:del w:id="311" w:author="Stefanie Lane" w:date="2022-01-16T20:39:00Z">
        <w:r w:rsidDel="00F3104C">
          <w:delText>sampling</w:delText>
        </w:r>
      </w:del>
      <w:ins w:id="312" w:author="Stefanie Lane" w:date="2022-01-16T20:39:00Z">
        <w:r w:rsidR="00F3104C">
          <w:t>site history</w:t>
        </w:r>
      </w:ins>
    </w:p>
    <w:p w14:paraId="20314687" w14:textId="168566F4" w:rsidR="00E47D4C" w:rsidRDefault="00EE76B7" w:rsidP="00E47D4C">
      <w:pPr>
        <w:pStyle w:val="ListParagraph"/>
        <w:numPr>
          <w:ilvl w:val="0"/>
          <w:numId w:val="2"/>
        </w:numPr>
        <w:rPr>
          <w:ins w:id="313" w:author="Stefanie Lane" w:date="2022-01-15T17:08:00Z"/>
        </w:rPr>
      </w:pPr>
      <w:r>
        <w:t xml:space="preserve">Paragraph: </w:t>
      </w:r>
      <w:ins w:id="314" w:author="Stefanie Lane" w:date="2022-01-16T20:21:00Z">
        <w:r w:rsidR="004C7A17">
          <w:t xml:space="preserve">describe </w:t>
        </w:r>
      </w:ins>
      <w:r>
        <w:t>site histories of Little Qualicum</w:t>
      </w:r>
      <w:ins w:id="315" w:author="Stefanie Lane" w:date="2022-01-16T20:21:00Z">
        <w:r w:rsidR="004C7A17">
          <w:t>, Englis</w:t>
        </w:r>
      </w:ins>
      <w:ins w:id="316" w:author="Stefanie Lane" w:date="2022-01-16T20:22:00Z">
        <w:r w:rsidR="004C7A17">
          <w:t>hman,</w:t>
        </w:r>
      </w:ins>
      <w:r>
        <w:t xml:space="preserve"> and Nanaimo River Estuaries as Wildlife Management Areas </w:t>
      </w:r>
      <w:ins w:id="317" w:author="Stefanie Lane" w:date="2022-01-16T20:22:00Z">
        <w:r w:rsidR="004C7A17">
          <w:t xml:space="preserve">on eastern coast of Vancouver Island </w:t>
        </w:r>
      </w:ins>
      <w:r>
        <w:t>and grazing pressure history</w:t>
      </w:r>
      <w:r w:rsidR="0063710C">
        <w:t xml:space="preserve"> (</w:t>
      </w:r>
      <w:del w:id="318" w:author="Stefanie Lane" w:date="2022-01-16T20:22:00Z">
        <w:r w:rsidR="0063710C" w:rsidDel="004C7A17">
          <w:delText>map</w:delText>
        </w:r>
      </w:del>
      <w:ins w:id="319" w:author="Stefanie Lane" w:date="2022-01-16T20:22:00Z">
        <w:r w:rsidR="004C7A17">
          <w:t>Figure 1: map</w:t>
        </w:r>
      </w:ins>
      <w:r w:rsidR="0063710C">
        <w:t xml:space="preserve">). </w:t>
      </w:r>
    </w:p>
    <w:p w14:paraId="46AFF434" w14:textId="14C269D1" w:rsidR="002111B5" w:rsidRDefault="002111B5">
      <w:pPr>
        <w:pStyle w:val="ListParagraph"/>
        <w:numPr>
          <w:ilvl w:val="1"/>
          <w:numId w:val="2"/>
        </w:numPr>
        <w:pPrChange w:id="320" w:author="Stefanie Lane" w:date="2022-01-15T17:08:00Z">
          <w:pPr>
            <w:pStyle w:val="ListParagraph"/>
            <w:numPr>
              <w:numId w:val="2"/>
            </w:numPr>
            <w:ind w:left="1080" w:hanging="360"/>
          </w:pPr>
        </w:pPrChange>
      </w:pPr>
      <w:ins w:id="321" w:author="Stefanie Lane" w:date="2022-01-15T17:08:00Z">
        <w:r>
          <w:t>Historical loss of chan</w:t>
        </w:r>
      </w:ins>
      <w:ins w:id="322" w:author="Stefanie Lane" w:date="2022-01-15T17:09:00Z">
        <w:r>
          <w:t>nel edge habitat</w:t>
        </w:r>
      </w:ins>
      <w:ins w:id="323" w:author="Stefanie Lane" w:date="2022-01-15T17:10:00Z">
        <w:r w:rsidR="00800C2F">
          <w:t>, especially by geese grazing,</w:t>
        </w:r>
      </w:ins>
      <w:ins w:id="324" w:author="Stefanie Lane" w:date="2022-01-15T17:09:00Z">
        <w:r>
          <w:t xml:space="preserve"> has been characterized</w:t>
        </w:r>
      </w:ins>
      <w:ins w:id="325" w:author="Stefanie Lane" w:date="2022-01-15T17:17:00Z">
        <w:r w:rsidR="00AB233E">
          <w:t xml:space="preserve"> over decadal timescales</w:t>
        </w:r>
      </w:ins>
      <w:ins w:id="326" w:author="Stefanie Lane" w:date="2022-01-15T17:09:00Z">
        <w:r>
          <w:t xml:space="preserve"> </w:t>
        </w:r>
      </w:ins>
      <w:r w:rsidR="00800C2F">
        <w:fldChar w:fldCharType="begin"/>
      </w:r>
      <w:r w:rsidR="00E16AE8">
        <w:instrText xml:space="preserve"> ADDIN ZOTERO_ITEM CSL_CITATION {"citationID":"eN1ZP3ao","properties":{"formattedCitation":"(N. Dawe, Boyd, Buechert, &amp; Stewart, 2011; N. K. Dawe &amp; White, 1982; Kennedy, 1982)","plainCitation":"(N. Dawe, Boyd, Buechert, &amp; Stewart, 2011; N. K. Dawe &amp; White, 1982; Kennedy, 1982)","dontUpdate":true,"noteIndex":0},"citationItems":[{"id":461,"uris":["http://zotero.org/users/6092945/items/A2Y4LI8C"],"uri":["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1676,"uris":["http://zotero.org/users/6092945/items/PJZQM3SG"],"uri":["http://zotero.org/users/6092945/items/PJZQM3SG"],"itemData":{"id":1676,"type":"article-journal","container-title":"Canadian Journal of Botany","language":"en","page":"1447-1460","source":"Zotero","title":"Some aspects of the vegetation ecology of the Little Qualicum River estuary, British Columbia","volume":"60","author":[{"family":"Dawe","given":"Neil K"},{"family":"White","given":"Eric R"}],"issued":{"date-parts":[["1982"]]}}},{"id":2158,"uris":["http://zotero.org/users/6092945/items/KFKCVY8I"],"uri":["http://zotero.org/users/6092945/items/KFKCVY8I"],"itemData":{"id":2158,"type":"thesis","event-place":"Vancouver, BC, Canada","language":"en","publisher":"University of British Columbia","publisher-place":"Vancouver, BC, Canada","source":"Zotero","title":"Plant communities and their standing crops on estuaries of the east coast of Vancouver Island","author":[{"family":"Kennedy","given":"K. A."}],"issued":{"date-parts":[["1982"]]}}}],"schema":"https://github.com/citation-style-language/schema/raw/master/csl-citation.json"} </w:instrText>
      </w:r>
      <w:r w:rsidR="00800C2F">
        <w:fldChar w:fldCharType="separate"/>
      </w:r>
      <w:r w:rsidR="0030781A" w:rsidRPr="0030781A">
        <w:rPr>
          <w:rFonts w:ascii="Calibri" w:hAnsi="Calibri" w:cs="Calibri"/>
        </w:rPr>
        <w:t>(</w:t>
      </w:r>
      <w:del w:id="327" w:author="Stefanie Lane" w:date="2022-01-15T17:16:00Z">
        <w:r w:rsidR="0030781A" w:rsidRPr="0030781A" w:rsidDel="0030781A">
          <w:rPr>
            <w:rFonts w:ascii="Calibri" w:hAnsi="Calibri" w:cs="Calibri"/>
          </w:rPr>
          <w:delText xml:space="preserve">N. </w:delText>
        </w:r>
      </w:del>
      <w:r w:rsidR="0030781A" w:rsidRPr="0030781A">
        <w:rPr>
          <w:rFonts w:ascii="Calibri" w:hAnsi="Calibri" w:cs="Calibri"/>
        </w:rPr>
        <w:t xml:space="preserve">Dawe, Boyd, </w:t>
      </w:r>
      <w:proofErr w:type="spellStart"/>
      <w:r w:rsidR="0030781A" w:rsidRPr="0030781A">
        <w:rPr>
          <w:rFonts w:ascii="Calibri" w:hAnsi="Calibri" w:cs="Calibri"/>
        </w:rPr>
        <w:t>Buechert</w:t>
      </w:r>
      <w:proofErr w:type="spellEnd"/>
      <w:r w:rsidR="0030781A" w:rsidRPr="0030781A">
        <w:rPr>
          <w:rFonts w:ascii="Calibri" w:hAnsi="Calibri" w:cs="Calibri"/>
        </w:rPr>
        <w:t xml:space="preserve">, &amp; Stewart, 2011; </w:t>
      </w:r>
      <w:del w:id="328" w:author="Stefanie Lane" w:date="2022-01-15T17:16:00Z">
        <w:r w:rsidR="0030781A" w:rsidRPr="0030781A" w:rsidDel="0030781A">
          <w:rPr>
            <w:rFonts w:ascii="Calibri" w:hAnsi="Calibri" w:cs="Calibri"/>
          </w:rPr>
          <w:delText xml:space="preserve">N. K. </w:delText>
        </w:r>
      </w:del>
      <w:r w:rsidR="0030781A" w:rsidRPr="0030781A">
        <w:rPr>
          <w:rFonts w:ascii="Calibri" w:hAnsi="Calibri" w:cs="Calibri"/>
        </w:rPr>
        <w:t>Dawe &amp; White, 1982; Kennedy, 1982)</w:t>
      </w:r>
      <w:r w:rsidR="00800C2F">
        <w:fldChar w:fldCharType="end"/>
      </w:r>
      <w:ins w:id="329" w:author="Stefanie Lane" w:date="2022-01-15T17:09:00Z">
        <w:r>
          <w:t xml:space="preserve">. </w:t>
        </w:r>
      </w:ins>
    </w:p>
    <w:p w14:paraId="04751945" w14:textId="21711043" w:rsidR="00D01103" w:rsidRDefault="00147799" w:rsidP="00F7021C">
      <w:pPr>
        <w:pStyle w:val="ListParagraph"/>
        <w:numPr>
          <w:ilvl w:val="0"/>
          <w:numId w:val="2"/>
        </w:numPr>
        <w:rPr>
          <w:ins w:id="330" w:author="Stefanie Lane" w:date="2022-01-15T17:06:00Z"/>
        </w:rPr>
      </w:pPr>
      <w:ins w:id="331" w:author="Stefanie Lane" w:date="2022-01-15T17:13:00Z">
        <w:r>
          <w:t>Canada geese (</w:t>
        </w:r>
        <w:proofErr w:type="spellStart"/>
        <w:r>
          <w:rPr>
            <w:i/>
          </w:rPr>
          <w:t>Branta</w:t>
        </w:r>
        <w:proofErr w:type="spellEnd"/>
        <w:r>
          <w:rPr>
            <w:i/>
          </w:rPr>
          <w:t xml:space="preserve"> canadensis</w:t>
        </w:r>
      </w:ins>
      <w:ins w:id="332" w:author="Stefanie Lane" w:date="2022-01-15T17:14:00Z">
        <w:r>
          <w:t>, “CAGO”</w:t>
        </w:r>
      </w:ins>
      <w:ins w:id="333" w:author="Stefanie Lane" w:date="2022-01-15T17:13:00Z">
        <w:r>
          <w:t>)</w:t>
        </w:r>
      </w:ins>
      <w:ins w:id="334" w:author="Stefanie Lane" w:date="2022-01-15T17:04:00Z">
        <w:r w:rsidR="009E15CF">
          <w:t xml:space="preserve"> are native, but</w:t>
        </w:r>
      </w:ins>
      <w:ins w:id="335" w:author="Stefanie Lane" w:date="2022-01-15T17:05:00Z">
        <w:r w:rsidR="00AF2E7D">
          <w:t xml:space="preserve"> </w:t>
        </w:r>
      </w:ins>
      <w:ins w:id="336" w:author="Stefanie Lane" w:date="2022-01-15T17:17:00Z">
        <w:r w:rsidR="00AB233E">
          <w:t xml:space="preserve">introduced populations and </w:t>
        </w:r>
      </w:ins>
      <w:ins w:id="337" w:author="Stefanie Lane" w:date="2022-01-15T17:05:00Z">
        <w:r w:rsidR="00AF2E7D">
          <w:t xml:space="preserve">grazing phenology puts concentrated pressure on vegetation. </w:t>
        </w:r>
      </w:ins>
    </w:p>
    <w:p w14:paraId="3F24110D" w14:textId="0989A738" w:rsidR="009E15CF" w:rsidRDefault="00F841A6" w:rsidP="00D01103">
      <w:pPr>
        <w:pStyle w:val="ListParagraph"/>
        <w:numPr>
          <w:ilvl w:val="1"/>
          <w:numId w:val="2"/>
        </w:numPr>
        <w:rPr>
          <w:ins w:id="338" w:author="Stefanie Lane" w:date="2022-01-15T17:17:00Z"/>
        </w:rPr>
      </w:pPr>
      <w:ins w:id="339" w:author="Stefanie Lane" w:date="2022-01-15T17:12:00Z">
        <w:r>
          <w:t xml:space="preserve">CAGO as historically </w:t>
        </w:r>
      </w:ins>
      <w:ins w:id="340" w:author="Stefanie Lane" w:date="2022-01-15T17:13:00Z">
        <w:r>
          <w:t>restricted to the northern end of Vancouver Island, but greater regional population size the result of 1</w:t>
        </w:r>
      </w:ins>
      <w:ins w:id="341" w:author="Stefanie Lane" w:date="2022-01-15T17:06:00Z">
        <w:r w:rsidR="00D01103">
          <w:t xml:space="preserve">970s </w:t>
        </w:r>
      </w:ins>
      <w:ins w:id="342" w:author="Stefanie Lane" w:date="2022-01-15T17:05:00Z">
        <w:r w:rsidR="00AF2E7D">
          <w:t>artificial breeding program</w:t>
        </w:r>
      </w:ins>
      <w:ins w:id="343" w:author="Stefanie Lane" w:date="2022-01-15T17:06:00Z">
        <w:r w:rsidR="00D01103">
          <w:t>, which</w:t>
        </w:r>
      </w:ins>
      <w:ins w:id="344" w:author="Stefanie Lane" w:date="2022-01-15T17:05:00Z">
        <w:r w:rsidR="00AF2E7D">
          <w:t xml:space="preserve"> resulted in</w:t>
        </w:r>
      </w:ins>
      <w:ins w:id="345" w:author="Stefanie Lane" w:date="2022-01-15T17:07:00Z">
        <w:r w:rsidR="00D01103">
          <w:t xml:space="preserve"> </w:t>
        </w:r>
        <w:r w:rsidR="004D742F">
          <w:t xml:space="preserve">increased pressure on available habitat </w:t>
        </w:r>
      </w:ins>
      <w:r w:rsidR="0088475C">
        <w:fldChar w:fldCharType="begin"/>
      </w:r>
      <w:r w:rsidR="0088475C">
        <w:instrText xml:space="preserve"> ADDIN ZOTERO_ITEM CSL_CITATION {"citationID":"HBgyLxGV","properties":{"formattedCitation":"(N. K. Dawe &amp; Stewart, 2010)","plainCitation":"(N. K. Dawe &amp; Stewart, 2010)","noteIndex":0},"citationItems":[{"id":2045,"uris":["http://zotero.org/users/6092945/items/GLFKKZ6D"],"uri":["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schema":"https://github.com/citation-style-language/schema/raw/master/csl-citation.json"} </w:instrText>
      </w:r>
      <w:r w:rsidR="0088475C">
        <w:fldChar w:fldCharType="separate"/>
      </w:r>
      <w:r w:rsidR="0088475C" w:rsidRPr="0088475C">
        <w:rPr>
          <w:rFonts w:ascii="Calibri" w:hAnsi="Calibri" w:cs="Calibri"/>
        </w:rPr>
        <w:t>(N. K. Dawe &amp; Stewart, 2010)</w:t>
      </w:r>
      <w:r w:rsidR="0088475C">
        <w:fldChar w:fldCharType="end"/>
      </w:r>
      <w:ins w:id="346" w:author="Stefanie Lane" w:date="2022-01-15T17:07:00Z">
        <w:r w:rsidR="004D742F">
          <w:t>.</w:t>
        </w:r>
      </w:ins>
    </w:p>
    <w:p w14:paraId="00E0D0C3" w14:textId="13EF5079" w:rsidR="00AB233E" w:rsidRDefault="009077CA">
      <w:pPr>
        <w:pStyle w:val="ListParagraph"/>
        <w:numPr>
          <w:ilvl w:val="1"/>
          <w:numId w:val="2"/>
        </w:numPr>
        <w:rPr>
          <w:ins w:id="347" w:author="Stefanie Lane" w:date="2022-01-15T17:04:00Z"/>
        </w:rPr>
        <w:pPrChange w:id="348" w:author="Stefanie Lane" w:date="2022-01-15T17:06:00Z">
          <w:pPr>
            <w:pStyle w:val="ListParagraph"/>
            <w:numPr>
              <w:numId w:val="2"/>
            </w:numPr>
            <w:ind w:left="1080" w:hanging="360"/>
          </w:pPr>
        </w:pPrChange>
      </w:pPr>
      <w:ins w:id="349" w:author="Stefanie Lane" w:date="2022-01-15T17:18:00Z">
        <w:r>
          <w:t>Repeated g</w:t>
        </w:r>
      </w:ins>
      <w:ins w:id="350" w:author="Stefanie Lane" w:date="2022-01-15T17:17:00Z">
        <w:r w:rsidR="00AB233E">
          <w:t>razing pressure du</w:t>
        </w:r>
      </w:ins>
      <w:ins w:id="351" w:author="Stefanie Lane" w:date="2022-01-15T17:18:00Z">
        <w:r w:rsidR="00AB233E">
          <w:t xml:space="preserve">ring </w:t>
        </w:r>
        <w:r>
          <w:t xml:space="preserve">late-spring </w:t>
        </w:r>
        <w:r w:rsidR="00AB233E">
          <w:t xml:space="preserve">molt season </w:t>
        </w:r>
        <w:r>
          <w:t>may exhaust</w:t>
        </w:r>
      </w:ins>
      <w:ins w:id="352" w:author="Stefanie Lane" w:date="2022-01-15T17:19:00Z">
        <w:r w:rsidR="00D64F51">
          <w:t xml:space="preserve"> graminoid</w:t>
        </w:r>
      </w:ins>
      <w:ins w:id="353" w:author="Stefanie Lane" w:date="2022-01-15T17:18:00Z">
        <w:r>
          <w:t xml:space="preserve"> root resources and result in plant communities not recovering during the growing seaso</w:t>
        </w:r>
      </w:ins>
      <w:ins w:id="354" w:author="Stefanie Lane" w:date="2022-01-15T17:19:00Z">
        <w:r>
          <w:t>n. Over time</w:t>
        </w:r>
      </w:ins>
      <w:ins w:id="355" w:author="Stefanie Lane" w:date="2022-01-16T20:22:00Z">
        <w:r w:rsidR="00EE472E">
          <w:t xml:space="preserve"> and continued grazing pressure</w:t>
        </w:r>
      </w:ins>
      <w:ins w:id="356" w:author="Stefanie Lane" w:date="2022-01-15T17:19:00Z">
        <w:r>
          <w:t xml:space="preserve">, </w:t>
        </w:r>
      </w:ins>
      <w:ins w:id="357" w:author="Stefanie Lane" w:date="2022-01-16T20:22:00Z">
        <w:r w:rsidR="00EE472E">
          <w:t xml:space="preserve">marsh habitat </w:t>
        </w:r>
        <w:r w:rsidR="00EE472E">
          <w:t>vegetated</w:t>
        </w:r>
        <w:r w:rsidR="00EE472E">
          <w:t xml:space="preserve"> by </w:t>
        </w:r>
      </w:ins>
      <w:ins w:id="358" w:author="Stefanie Lane" w:date="2022-01-16T20:23:00Z">
        <w:r w:rsidR="00EE472E">
          <w:t xml:space="preserve">perennial, rhizomatous </w:t>
        </w:r>
        <w:proofErr w:type="spellStart"/>
        <w:r w:rsidR="00EE472E">
          <w:t>gramminoids</w:t>
        </w:r>
      </w:ins>
      <w:proofErr w:type="spellEnd"/>
      <w:ins w:id="359" w:author="Stefanie Lane" w:date="2022-01-16T20:22:00Z">
        <w:r w:rsidR="00EE472E">
          <w:t xml:space="preserve"> is</w:t>
        </w:r>
      </w:ins>
      <w:ins w:id="360" w:author="Stefanie Lane" w:date="2022-01-15T17:19:00Z">
        <w:r w:rsidR="00D64F51">
          <w:t xml:space="preserve"> reduced to mudflat</w:t>
        </w:r>
      </w:ins>
      <w:ins w:id="361" w:author="Stefanie Lane" w:date="2022-01-16T20:23:00Z">
        <w:r w:rsidR="00EE472E">
          <w:t xml:space="preserve"> vegetated by annual forbs with </w:t>
        </w:r>
        <w:r w:rsidR="00884273">
          <w:t>filamentous roots</w:t>
        </w:r>
      </w:ins>
      <w:ins w:id="362" w:author="Stefanie Lane" w:date="2022-01-15T17:19:00Z">
        <w:r w:rsidR="00D64F51">
          <w:t xml:space="preserve">. </w:t>
        </w:r>
      </w:ins>
      <w:ins w:id="363" w:author="Stefanie Lane" w:date="2022-01-15T17:18:00Z">
        <w:r>
          <w:t xml:space="preserve"> </w:t>
        </w:r>
      </w:ins>
    </w:p>
    <w:p w14:paraId="35888728" w14:textId="0266DC74" w:rsidR="00F7021C" w:rsidRDefault="00E47D4C" w:rsidP="00F7021C">
      <w:pPr>
        <w:pStyle w:val="ListParagraph"/>
        <w:numPr>
          <w:ilvl w:val="0"/>
          <w:numId w:val="2"/>
        </w:numPr>
      </w:pPr>
      <w:r>
        <w:t>Fencing was installed</w:t>
      </w:r>
      <w:r w:rsidR="00EE76B7">
        <w:t xml:space="preserve"> iteratively</w:t>
      </w:r>
      <w:r>
        <w:t xml:space="preserve"> to physically prevent CAGO from grazing vegetation, hereafter referred to as ‘exclosures.’ </w:t>
      </w:r>
    </w:p>
    <w:p w14:paraId="52D7FBEF" w14:textId="4C5B7C62" w:rsidR="00E47D4C" w:rsidRDefault="00F7021C" w:rsidP="00F7021C">
      <w:pPr>
        <w:pStyle w:val="ListParagraph"/>
        <w:numPr>
          <w:ilvl w:val="1"/>
          <w:numId w:val="2"/>
        </w:numPr>
        <w:rPr>
          <w:ins w:id="364" w:author="Stefanie Lane" w:date="2022-01-16T20:44:00Z"/>
        </w:rPr>
      </w:pPr>
      <w:r>
        <w:t xml:space="preserve">Exclosures were placed </w:t>
      </w:r>
      <w:r w:rsidR="0063710C">
        <w:t xml:space="preserve">opportunistically </w:t>
      </w:r>
      <w:r>
        <w:t xml:space="preserve">where aggressive herbivory was observed to protect remnant marsh platform from further degradation. </w:t>
      </w:r>
    </w:p>
    <w:p w14:paraId="6CBF91C4" w14:textId="4603FB86" w:rsidR="00FE3D92" w:rsidRDefault="00FE3D92" w:rsidP="00FE3D92">
      <w:pPr>
        <w:pStyle w:val="ListParagraph"/>
        <w:numPr>
          <w:ilvl w:val="2"/>
          <w:numId w:val="2"/>
        </w:numPr>
        <w:rPr>
          <w:ins w:id="365" w:author="Stefanie Lane" w:date="2022-01-16T20:45:00Z"/>
        </w:rPr>
      </w:pPr>
      <w:ins w:id="366" w:author="Stefanie Lane" w:date="2022-01-16T20:44:00Z">
        <w:r>
          <w:t xml:space="preserve">Exclosures were constructed in Little Qualicum River Estuary (LQRE) in 2010, 2016, and 2020. </w:t>
        </w:r>
      </w:ins>
    </w:p>
    <w:p w14:paraId="1EDF29BC" w14:textId="448787D7" w:rsidR="00FE3D92" w:rsidRDefault="00FE3D92" w:rsidP="00FE3D92">
      <w:pPr>
        <w:pStyle w:val="ListParagraph"/>
        <w:numPr>
          <w:ilvl w:val="2"/>
          <w:numId w:val="2"/>
        </w:numPr>
        <w:rPr>
          <w:ins w:id="367" w:author="Stefanie Lane" w:date="2022-01-16T20:45:00Z"/>
        </w:rPr>
      </w:pPr>
      <w:ins w:id="368" w:author="Stefanie Lane" w:date="2022-01-16T20:45:00Z">
        <w:r>
          <w:t xml:space="preserve">Exclosures were constructed in </w:t>
        </w:r>
        <w:r>
          <w:t xml:space="preserve">Englishman </w:t>
        </w:r>
        <w:r>
          <w:t>River Estuary (</w:t>
        </w:r>
        <w:r>
          <w:t>E</w:t>
        </w:r>
        <w:r>
          <w:t xml:space="preserve">RE) in 2016 and 2020. </w:t>
        </w:r>
      </w:ins>
    </w:p>
    <w:p w14:paraId="3F69D5C3" w14:textId="59E82B0F" w:rsidR="004270C0" w:rsidRDefault="004270C0" w:rsidP="004270C0">
      <w:pPr>
        <w:pStyle w:val="ListParagraph"/>
        <w:numPr>
          <w:ilvl w:val="2"/>
          <w:numId w:val="2"/>
        </w:numPr>
        <w:rPr>
          <w:ins w:id="369" w:author="Stefanie Lane" w:date="2022-01-16T20:45:00Z"/>
        </w:rPr>
      </w:pPr>
      <w:ins w:id="370" w:author="Stefanie Lane" w:date="2022-01-16T20:45:00Z">
        <w:r>
          <w:t>Exclosures were constructed in</w:t>
        </w:r>
        <w:r>
          <w:t xml:space="preserve"> Nanaimo</w:t>
        </w:r>
        <w:r>
          <w:t xml:space="preserve"> River Estuary (</w:t>
        </w:r>
        <w:r>
          <w:t>NRE</w:t>
        </w:r>
        <w:r>
          <w:t>)</w:t>
        </w:r>
        <w:r>
          <w:t xml:space="preserve"> only</w:t>
        </w:r>
        <w:r>
          <w:t xml:space="preserve"> in 2020. </w:t>
        </w:r>
      </w:ins>
    </w:p>
    <w:p w14:paraId="21D50ADD" w14:textId="21DC636E" w:rsidR="00FE3D92" w:rsidDel="00FE3D92" w:rsidRDefault="00FE3D92" w:rsidP="00FE3D92">
      <w:pPr>
        <w:pStyle w:val="ListParagraph"/>
        <w:numPr>
          <w:ilvl w:val="2"/>
          <w:numId w:val="2"/>
        </w:numPr>
        <w:rPr>
          <w:del w:id="371" w:author="Stefanie Lane" w:date="2022-01-16T20:45:00Z"/>
        </w:rPr>
        <w:pPrChange w:id="372" w:author="Stefanie Lane" w:date="2022-01-16T20:44:00Z">
          <w:pPr>
            <w:pStyle w:val="ListParagraph"/>
            <w:numPr>
              <w:ilvl w:val="1"/>
              <w:numId w:val="2"/>
            </w:numPr>
            <w:ind w:left="1800" w:hanging="360"/>
          </w:pPr>
        </w:pPrChange>
      </w:pPr>
    </w:p>
    <w:p w14:paraId="4E5E8584" w14:textId="754BE533" w:rsidR="00EE76B7" w:rsidRDefault="00EE76B7" w:rsidP="00EE76B7">
      <w:pPr>
        <w:pStyle w:val="ListParagraph"/>
        <w:numPr>
          <w:ilvl w:val="0"/>
          <w:numId w:val="2"/>
        </w:numPr>
      </w:pPr>
      <w:del w:id="373" w:author="Stefanie Lane" w:date="2022-01-16T20:46:00Z">
        <w:r w:rsidDel="004270C0">
          <w:delText>Longest history of exclosure</w:delText>
        </w:r>
        <w:r w:rsidR="0063710C" w:rsidDel="004270C0">
          <w:delText xml:space="preserve"> is</w:delText>
        </w:r>
        <w:r w:rsidDel="004270C0">
          <w:delText xml:space="preserve"> in the Little Qualicum River Estuary </w:delText>
        </w:r>
        <w:r w:rsidR="00D15904" w:rsidDel="004270C0">
          <w:delText>(</w:delText>
        </w:r>
        <w:r w:rsidDel="004270C0">
          <w:delText>10 years</w:delText>
        </w:r>
        <w:r w:rsidR="00D15904" w:rsidDel="004270C0">
          <w:delText>)</w:delText>
        </w:r>
        <w:r w:rsidDel="004270C0">
          <w:delText xml:space="preserve">. </w:delText>
        </w:r>
        <w:r w:rsidR="0063710C" w:rsidDel="004270C0">
          <w:delText>Explain the history of</w:delText>
        </w:r>
      </w:del>
      <w:ins w:id="374" w:author="Stefanie Lane" w:date="2022-01-16T20:46:00Z">
        <w:r w:rsidR="004270C0">
          <w:t>Characterize</w:t>
        </w:r>
      </w:ins>
      <w:r>
        <w:t xml:space="preserve"> mixed management over time (Table 1). </w:t>
      </w:r>
    </w:p>
    <w:p w14:paraId="49C3C67A" w14:textId="5F561D30" w:rsidR="00F7021C" w:rsidRDefault="00F7021C" w:rsidP="00EE76B7">
      <w:pPr>
        <w:pStyle w:val="ListParagraph"/>
        <w:numPr>
          <w:ilvl w:val="1"/>
          <w:numId w:val="2"/>
        </w:numPr>
      </w:pPr>
      <w:r>
        <w:t>Exclosures</w:t>
      </w:r>
      <w:r w:rsidR="00EE76B7">
        <w:t xml:space="preserve"> in the Little Qualicum River Estuary</w:t>
      </w:r>
      <w:r>
        <w:t xml:space="preserve"> constructed </w:t>
      </w:r>
      <w:ins w:id="375" w:author="Stefanie Lane" w:date="2022-01-16T20:46:00Z">
        <w:r w:rsidR="004270C0">
          <w:t xml:space="preserve">in 2020 </w:t>
        </w:r>
      </w:ins>
      <w:del w:id="376" w:author="Stefanie Lane" w:date="2022-01-16T20:46:00Z">
        <w:r w:rsidDel="004270C0">
          <w:delText xml:space="preserve">1 year before this study began </w:delText>
        </w:r>
      </w:del>
      <w:r>
        <w:t xml:space="preserve">received transplants within 4 months of study observations. While </w:t>
      </w:r>
      <w:r w:rsidR="008208AE">
        <w:t>this alters</w:t>
      </w:r>
      <w:r>
        <w:t xml:space="preserve"> observed richness of above-ground vegetation, this is not expected to alter seed bank characteristics since no seed dispersal occurred during the study period. </w:t>
      </w:r>
    </w:p>
    <w:p w14:paraId="251152ED" w14:textId="24A881AB" w:rsidR="00010BCB" w:rsidRDefault="007175CF" w:rsidP="00EE76B7">
      <w:pPr>
        <w:pStyle w:val="ListParagraph"/>
        <w:numPr>
          <w:ilvl w:val="1"/>
          <w:numId w:val="2"/>
        </w:numPr>
      </w:pPr>
      <w:r>
        <w:t>Three e</w:t>
      </w:r>
      <w:r w:rsidR="00010BCB">
        <w:t xml:space="preserve">xclosures in Englishman River Estuary </w:t>
      </w:r>
      <w:r>
        <w:t xml:space="preserve">were constructed </w:t>
      </w:r>
      <w:del w:id="377" w:author="Stefanie Lane" w:date="2022-01-16T20:46:00Z">
        <w:r w:rsidDel="00257F88">
          <w:delText>5 years before this study,</w:delText>
        </w:r>
      </w:del>
      <w:ins w:id="378" w:author="Stefanie Lane" w:date="2022-01-16T20:46:00Z">
        <w:r w:rsidR="00257F88">
          <w:t>in 2016,</w:t>
        </w:r>
      </w:ins>
      <w:r>
        <w:t xml:space="preserve"> however remnant vegetation and inclusion of transplants is highly variable, and exact locations vegetation history is unknown. </w:t>
      </w:r>
    </w:p>
    <w:p w14:paraId="2AAF45FA" w14:textId="63771CEC" w:rsidR="00F64622" w:rsidRDefault="008208AE" w:rsidP="00F64622">
      <w:pPr>
        <w:pStyle w:val="Heading2"/>
        <w:rPr>
          <w:ins w:id="379" w:author="Stefanie Lane" w:date="2022-01-16T20:39:00Z"/>
        </w:rPr>
      </w:pPr>
      <w:del w:id="380" w:author="Stefanie Lane" w:date="2022-01-16T20:47:00Z">
        <w:r w:rsidDel="00257F88">
          <w:delText xml:space="preserve">Exclosure sites were selected to represent consistent conditions within the exclosure: fully </w:delText>
        </w:r>
        <w:r w:rsidR="00D24DE5" w:rsidDel="00257F88">
          <w:delText>grubbed</w:delText>
        </w:r>
        <w:r w:rsidDel="00257F88">
          <w:delText xml:space="preserve">, partially </w:delText>
        </w:r>
        <w:r w:rsidR="00D24DE5" w:rsidDel="00257F88">
          <w:delText>grubbed</w:delText>
        </w:r>
        <w:r w:rsidDel="00257F88">
          <w:delText xml:space="preserve">. Undisturbed sites are not protected by an exclosure. </w:delText>
        </w:r>
      </w:del>
      <w:ins w:id="381" w:author="Stefanie Lane" w:date="2022-01-16T20:39:00Z">
        <w:r w:rsidR="00F64622">
          <w:t>Plant functional groups</w:t>
        </w:r>
      </w:ins>
      <w:ins w:id="382" w:author="Stefanie Lane" w:date="2022-01-16T20:43:00Z">
        <w:r w:rsidR="00902FA0">
          <w:t xml:space="preserve"> &amp; above-ground vegetation </w:t>
        </w:r>
        <w:r w:rsidR="00BA2F2E">
          <w:t>measures</w:t>
        </w:r>
      </w:ins>
    </w:p>
    <w:p w14:paraId="5080DCFF" w14:textId="197118A8" w:rsidR="00F64622" w:rsidRDefault="00F64622" w:rsidP="00F64622">
      <w:pPr>
        <w:pStyle w:val="ListParagraph"/>
        <w:numPr>
          <w:ilvl w:val="0"/>
          <w:numId w:val="2"/>
        </w:numPr>
        <w:rPr>
          <w:ins w:id="383" w:author="Stefanie Lane" w:date="2022-01-16T20:42:00Z"/>
        </w:rPr>
      </w:pPr>
      <w:ins w:id="384" w:author="Stefanie Lane" w:date="2022-01-16T20:39:00Z">
        <w:r>
          <w:t xml:space="preserve">Functional groups are defined </w:t>
        </w:r>
      </w:ins>
      <w:ins w:id="385" w:author="Stefanie Lane" w:date="2022-01-16T20:40:00Z">
        <w:r>
          <w:t>according to annual/perennial life history</w:t>
        </w:r>
        <w:r w:rsidR="00C237DC">
          <w:t xml:space="preserve"> (</w:t>
        </w:r>
      </w:ins>
      <w:ins w:id="386" w:author="Stefanie Lane" w:date="2022-01-16T20:41:00Z">
        <w:r w:rsidR="00C237DC">
          <w:t>indicator</w:t>
        </w:r>
      </w:ins>
      <w:ins w:id="387" w:author="Stefanie Lane" w:date="2022-01-16T20:40:00Z">
        <w:r w:rsidR="00C237DC">
          <w:t xml:space="preserve"> of species persistence in the site)</w:t>
        </w:r>
        <w:r>
          <w:t>, fibrous</w:t>
        </w:r>
        <w:r w:rsidR="00C237DC">
          <w:t>/rhizomatous rooting system (</w:t>
        </w:r>
      </w:ins>
      <w:ins w:id="388" w:author="Stefanie Lane" w:date="2022-01-16T20:41:00Z">
        <w:r w:rsidR="00C237DC">
          <w:t>importance</w:t>
        </w:r>
      </w:ins>
      <w:ins w:id="389" w:author="Stefanie Lane" w:date="2022-01-16T20:40:00Z">
        <w:r w:rsidR="00C237DC">
          <w:t xml:space="preserve"> to sediment consolidation)</w:t>
        </w:r>
      </w:ins>
      <w:ins w:id="390" w:author="Stefanie Lane" w:date="2022-01-16T20:41:00Z">
        <w:r w:rsidR="00C237DC">
          <w:t>, and forb/graminoid life history (</w:t>
        </w:r>
        <w:r w:rsidR="007A3329">
          <w:t xml:space="preserve">majority of species in PNW estuaries are graminoids, but forbs provide floristic </w:t>
        </w:r>
      </w:ins>
      <w:ins w:id="391" w:author="Stefanie Lane" w:date="2022-01-16T20:42:00Z">
        <w:r w:rsidR="007A3329">
          <w:t xml:space="preserve">and detrital nutrient </w:t>
        </w:r>
      </w:ins>
      <w:ins w:id="392" w:author="Stefanie Lane" w:date="2022-01-16T20:41:00Z">
        <w:r w:rsidR="007A3329">
          <w:t>diversit</w:t>
        </w:r>
      </w:ins>
      <w:ins w:id="393" w:author="Stefanie Lane" w:date="2022-01-16T20:42:00Z">
        <w:r w:rsidR="007A3329">
          <w:t xml:space="preserve">y). </w:t>
        </w:r>
      </w:ins>
    </w:p>
    <w:p w14:paraId="22CB9284" w14:textId="53BE3B7C" w:rsidR="00D57D8F" w:rsidRDefault="00D57D8F" w:rsidP="00D57D8F">
      <w:pPr>
        <w:pStyle w:val="ListParagraph"/>
        <w:numPr>
          <w:ilvl w:val="1"/>
          <w:numId w:val="2"/>
        </w:numPr>
        <w:rPr>
          <w:ins w:id="394" w:author="Stefanie Lane" w:date="2022-01-16T20:43:00Z"/>
        </w:rPr>
      </w:pPr>
      <w:ins w:id="395" w:author="Stefanie Lane" w:date="2022-01-16T20:42:00Z">
        <w:r>
          <w:t xml:space="preserve">This results in six functional groupings, plus ‘unvegetated’ cover in observations of above-ground vegetation cover. </w:t>
        </w:r>
      </w:ins>
    </w:p>
    <w:p w14:paraId="43FCEC59" w14:textId="5AC271C0" w:rsidR="00BA2F2E" w:rsidRDefault="00BA2F2E" w:rsidP="00BA2F2E">
      <w:pPr>
        <w:pStyle w:val="ListParagraph"/>
        <w:numPr>
          <w:ilvl w:val="0"/>
          <w:numId w:val="2"/>
        </w:numPr>
        <w:rPr>
          <w:ins w:id="396" w:author="Stefanie Lane" w:date="2022-01-16T20:52:00Z"/>
        </w:rPr>
      </w:pPr>
      <w:ins w:id="397" w:author="Stefanie Lane" w:date="2022-01-16T20:43:00Z">
        <w:r>
          <w:lastRenderedPageBreak/>
          <w:t>Two 1 m</w:t>
        </w:r>
        <w:r>
          <w:rPr>
            <w:vertAlign w:val="superscript"/>
          </w:rPr>
          <w:t>2</w:t>
        </w:r>
        <w:r>
          <w:t xml:space="preserve"> plots were sub-sampled in each </w:t>
        </w:r>
      </w:ins>
      <w:ins w:id="398" w:author="Stefanie Lane" w:date="2022-01-16T20:44:00Z">
        <w:r>
          <w:t>age-class replicate (N = 4, except</w:t>
        </w:r>
      </w:ins>
      <w:ins w:id="399" w:author="Stefanie Lane" w:date="2022-01-16T20:48:00Z">
        <w:r w:rsidR="00E16AE8">
          <w:t xml:space="preserve"> 2016 exclosures in</w:t>
        </w:r>
      </w:ins>
      <w:ins w:id="400" w:author="Stefanie Lane" w:date="2022-01-16T20:44:00Z">
        <w:r>
          <w:t xml:space="preserve"> </w:t>
        </w:r>
      </w:ins>
      <w:ins w:id="401" w:author="Stefanie Lane" w:date="2022-01-16T20:48:00Z">
        <w:r w:rsidR="00E16AE8">
          <w:t xml:space="preserve">ERE, N = 3). Species were identified to lowest taxonomic level </w:t>
        </w:r>
      </w:ins>
      <w:r w:rsidR="00E16AE8">
        <w:fldChar w:fldCharType="begin"/>
      </w:r>
      <w:r w:rsidR="00654790">
        <w:instrText xml:space="preserve"> ADDIN ZOTERO_ITEM CSL_CITATION {"citationID":"2trnZJi3","properties":{"formattedCitation":"(Hitchcock &amp; Cronquist, 1973)","plainCitation":"(Hitchcock &amp; Cronquist, 1973)","noteIndex":0},"citationItems":[{"id":344,"uris":["http://zotero.org/users/6092945/items/I3ZNS3TR"],"uri":["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rsidR="00E16AE8">
        <w:fldChar w:fldCharType="separate"/>
      </w:r>
      <w:r w:rsidR="00654790" w:rsidRPr="00654790">
        <w:rPr>
          <w:rFonts w:ascii="Calibri" w:hAnsi="Calibri" w:cs="Calibri"/>
        </w:rPr>
        <w:t>(Hitchcock &amp; Cronquist, 1973)</w:t>
      </w:r>
      <w:r w:rsidR="00E16AE8">
        <w:fldChar w:fldCharType="end"/>
      </w:r>
      <w:ins w:id="402" w:author="Stefanie Lane" w:date="2022-01-16T20:49:00Z">
        <w:r w:rsidR="00172CB7">
          <w:t>, and a</w:t>
        </w:r>
      </w:ins>
      <w:ins w:id="403" w:author="Stefanie Lane" w:date="2022-01-16T20:43:00Z">
        <w:r>
          <w:t xml:space="preserve">bove-ground cover </w:t>
        </w:r>
      </w:ins>
      <w:ins w:id="404" w:author="Stefanie Lane" w:date="2022-01-16T20:49:00Z">
        <w:r w:rsidR="00172CB7">
          <w:t xml:space="preserve">was estimated to the nearest 2% of plot cover. </w:t>
        </w:r>
      </w:ins>
      <w:ins w:id="405" w:author="Stefanie Lane" w:date="2022-01-16T20:50:00Z">
        <w:r w:rsidR="00172CB7">
          <w:t xml:space="preserve">Species present with less than 2% cover but </w:t>
        </w:r>
        <w:r w:rsidR="005B5CDF">
          <w:t>20</w:t>
        </w:r>
        <w:r w:rsidR="00172CB7">
          <w:t xml:space="preserve"> or more individuals in the plot were recorded as 1%</w:t>
        </w:r>
        <w:r w:rsidR="005B5CDF">
          <w:t>. Species with less than 2% cover but 2-20 individuals we</w:t>
        </w:r>
      </w:ins>
      <w:ins w:id="406" w:author="Stefanie Lane" w:date="2022-01-16T20:51:00Z">
        <w:r w:rsidR="005B5CDF">
          <w:t xml:space="preserve">re recorded as 0.5% </w:t>
        </w:r>
      </w:ins>
      <w:ins w:id="407" w:author="Stefanie Lane" w:date="2022-01-16T20:50:00Z">
        <w:r w:rsidR="00172CB7">
          <w:t>cover, and species presence of a single individual were recorded as 0.</w:t>
        </w:r>
      </w:ins>
      <w:ins w:id="408" w:author="Stefanie Lane" w:date="2022-01-16T20:51:00Z">
        <w:r w:rsidR="005B5CDF">
          <w:t>0</w:t>
        </w:r>
      </w:ins>
      <w:ins w:id="409" w:author="Stefanie Lane" w:date="2022-01-16T20:50:00Z">
        <w:r w:rsidR="00172CB7">
          <w:t xml:space="preserve">5% cover. </w:t>
        </w:r>
      </w:ins>
    </w:p>
    <w:p w14:paraId="7092B188" w14:textId="65128D36" w:rsidR="00205562" w:rsidRPr="00F64622" w:rsidDel="00465E38" w:rsidRDefault="00C7513A" w:rsidP="005A7551">
      <w:pPr>
        <w:pStyle w:val="ListParagraph"/>
        <w:numPr>
          <w:ilvl w:val="0"/>
          <w:numId w:val="2"/>
        </w:numPr>
        <w:rPr>
          <w:del w:id="410" w:author="Stefanie Lane" w:date="2022-01-16T21:45:00Z"/>
          <w:rPrChange w:id="411" w:author="Stefanie Lane" w:date="2022-01-16T20:39:00Z">
            <w:rPr>
              <w:del w:id="412" w:author="Stefanie Lane" w:date="2022-01-16T21:45:00Z"/>
            </w:rPr>
          </w:rPrChange>
        </w:rPr>
        <w:pPrChange w:id="413" w:author="Stefanie Lane" w:date="2022-01-16T20:43:00Z">
          <w:pPr>
            <w:pStyle w:val="ListParagraph"/>
            <w:numPr>
              <w:ilvl w:val="1"/>
              <w:numId w:val="2"/>
            </w:numPr>
            <w:ind w:left="1800" w:hanging="360"/>
          </w:pPr>
        </w:pPrChange>
      </w:pPr>
      <w:ins w:id="414" w:author="Stefanie Lane" w:date="2022-01-16T20:52:00Z">
        <w:r>
          <w:t>When a</w:t>
        </w:r>
        <w:r w:rsidR="00205562">
          <w:t>bove ground cover</w:t>
        </w:r>
        <w:r>
          <w:t xml:space="preserve"> exceeded 100% due to canopy structure, total abundance </w:t>
        </w:r>
        <w:proofErr w:type="gramStart"/>
        <w:r>
          <w:t xml:space="preserve">was </w:t>
        </w:r>
        <w:r w:rsidR="00205562">
          <w:t xml:space="preserve"> </w:t>
        </w:r>
        <w:proofErr w:type="spellStart"/>
        <w:r w:rsidR="00205562">
          <w:t>was</w:t>
        </w:r>
        <w:proofErr w:type="spellEnd"/>
        <w:proofErr w:type="gramEnd"/>
        <w:r w:rsidR="00205562">
          <w:t xml:space="preserve"> </w:t>
        </w:r>
        <w:r>
          <w:t xml:space="preserve">standardized to 100%. </w:t>
        </w:r>
      </w:ins>
    </w:p>
    <w:p w14:paraId="3819D3E2" w14:textId="28DCF4AE" w:rsidR="003179A2" w:rsidRPr="00465E38" w:rsidRDefault="003179A2" w:rsidP="005A7551">
      <w:pPr>
        <w:pStyle w:val="ListParagraph"/>
        <w:numPr>
          <w:ilvl w:val="0"/>
          <w:numId w:val="2"/>
        </w:numPr>
        <w:rPr>
          <w:i/>
          <w:iCs/>
          <w:color w:val="44546A" w:themeColor="text2"/>
          <w:sz w:val="18"/>
          <w:szCs w:val="18"/>
          <w:rPrChange w:id="415" w:author="Stefanie Lane" w:date="2022-01-16T21:45:00Z">
            <w:rPr>
              <w:i/>
              <w:iCs/>
              <w:color w:val="44546A" w:themeColor="text2"/>
              <w:sz w:val="18"/>
              <w:szCs w:val="18"/>
            </w:rPr>
          </w:rPrChange>
        </w:rPr>
        <w:pPrChange w:id="416" w:author="Stefanie Lane" w:date="2022-01-16T21:45:00Z">
          <w:pPr/>
        </w:pPrChange>
      </w:pPr>
      <w:del w:id="417" w:author="Stefanie Lane" w:date="2022-01-16T21:45:00Z">
        <w:r w:rsidDel="00465E38">
          <w:br w:type="page"/>
        </w:r>
      </w:del>
    </w:p>
    <w:p w14:paraId="76103D20" w14:textId="0C927449" w:rsidR="00D15904" w:rsidRDefault="00D15904" w:rsidP="00D15904">
      <w:pPr>
        <w:pStyle w:val="Caption"/>
        <w:keepNext/>
      </w:pPr>
      <w:r>
        <w:t xml:space="preserve">Table </w:t>
      </w:r>
      <w:fldSimple w:instr=" SEQ Table \* ARABIC ">
        <w:r>
          <w:rPr>
            <w:noProof/>
          </w:rPr>
          <w:t>1</w:t>
        </w:r>
      </w:fldSimple>
      <w:r>
        <w:t xml:space="preserve">. </w:t>
      </w:r>
      <w:ins w:id="418" w:author="Stefanie Lane" w:date="2022-01-16T20:31:00Z">
        <w:r w:rsidR="00F4270A">
          <w:t xml:space="preserve">Chronosequence of time since grazing disturbance </w:t>
        </w:r>
      </w:ins>
      <w:del w:id="419" w:author="Stefanie Lane" w:date="2022-01-16T20:31:00Z">
        <w:r w:rsidDel="00F4270A">
          <w:delText xml:space="preserve">Grazing disturbance conditions </w:delText>
        </w:r>
      </w:del>
      <w:r>
        <w:t>in the Little Qualicum River</w:t>
      </w:r>
      <w:r w:rsidR="0003724E">
        <w:t xml:space="preserve"> (LQRE), Englishman (ERE),</w:t>
      </w:r>
      <w:r>
        <w:t xml:space="preserve"> and Nanaimo </w:t>
      </w:r>
      <w:r w:rsidR="003D2089">
        <w:t xml:space="preserve">(NRE) </w:t>
      </w:r>
      <w:r>
        <w:t>Estuaries resulted in conversion of vegetated marsh to partially or fully grubbed mudflats; exclosures were installed</w:t>
      </w:r>
      <w:r w:rsidR="003D2089">
        <w:t xml:space="preserve"> at various times</w:t>
      </w:r>
      <w:r>
        <w:t xml:space="preserve"> to prevent further degradation into the marsh platform. Some limited mixed management includes transplants in the Little Qualicum River Estuary.  </w:t>
      </w:r>
    </w:p>
    <w:tbl>
      <w:tblPr>
        <w:tblW w:w="8560" w:type="dxa"/>
        <w:tblLook w:val="04A0" w:firstRow="1" w:lastRow="0" w:firstColumn="1" w:lastColumn="0" w:noHBand="0" w:noVBand="1"/>
      </w:tblPr>
      <w:tblGrid>
        <w:gridCol w:w="1598"/>
        <w:gridCol w:w="897"/>
        <w:gridCol w:w="1336"/>
        <w:gridCol w:w="2858"/>
        <w:gridCol w:w="1071"/>
        <w:gridCol w:w="800"/>
      </w:tblGrid>
      <w:tr w:rsidR="003D2089" w:rsidRPr="003D2089" w14:paraId="2584B375" w14:textId="77777777" w:rsidTr="00035524">
        <w:trPr>
          <w:trHeight w:val="580"/>
        </w:trPr>
        <w:tc>
          <w:tcPr>
            <w:tcW w:w="1598" w:type="dxa"/>
            <w:tcBorders>
              <w:top w:val="nil"/>
              <w:left w:val="nil"/>
              <w:bottom w:val="single" w:sz="4" w:space="0" w:color="auto"/>
              <w:right w:val="nil"/>
            </w:tcBorders>
            <w:shd w:val="clear" w:color="auto" w:fill="auto"/>
            <w:vAlign w:val="center"/>
            <w:hideMark/>
          </w:tcPr>
          <w:p w14:paraId="0EEA57EC" w14:textId="77777777" w:rsidR="003D2089" w:rsidRPr="003D2089" w:rsidRDefault="003D2089" w:rsidP="003D2089">
            <w:pPr>
              <w:spacing w:after="0" w:line="240" w:lineRule="auto"/>
              <w:jc w:val="center"/>
              <w:rPr>
                <w:rFonts w:ascii="Calibri" w:eastAsia="Times New Roman" w:hAnsi="Calibri" w:cs="Calibri"/>
                <w:b/>
                <w:bCs/>
                <w:color w:val="000000"/>
              </w:rPr>
            </w:pPr>
            <w:r w:rsidRPr="003D2089">
              <w:rPr>
                <w:rFonts w:ascii="Calibri" w:eastAsia="Times New Roman" w:hAnsi="Calibri" w:cs="Calibri"/>
                <w:b/>
                <w:bCs/>
                <w:color w:val="000000"/>
              </w:rPr>
              <w:t>Time Since Disturbance</w:t>
            </w:r>
          </w:p>
        </w:tc>
        <w:tc>
          <w:tcPr>
            <w:tcW w:w="897" w:type="dxa"/>
            <w:tcBorders>
              <w:top w:val="nil"/>
              <w:left w:val="nil"/>
              <w:bottom w:val="single" w:sz="4" w:space="0" w:color="auto"/>
              <w:right w:val="nil"/>
            </w:tcBorders>
            <w:shd w:val="clear" w:color="auto" w:fill="auto"/>
            <w:vAlign w:val="center"/>
            <w:hideMark/>
          </w:tcPr>
          <w:p w14:paraId="4F3BB3DA" w14:textId="77777777" w:rsidR="003D2089" w:rsidRPr="003D2089" w:rsidRDefault="003D2089" w:rsidP="003D2089">
            <w:pPr>
              <w:spacing w:after="0" w:line="240" w:lineRule="auto"/>
              <w:jc w:val="center"/>
              <w:rPr>
                <w:rFonts w:ascii="Calibri" w:eastAsia="Times New Roman" w:hAnsi="Calibri" w:cs="Calibri"/>
                <w:b/>
                <w:bCs/>
                <w:color w:val="000000"/>
              </w:rPr>
            </w:pPr>
            <w:r w:rsidRPr="003D2089">
              <w:rPr>
                <w:rFonts w:ascii="Calibri" w:eastAsia="Times New Roman" w:hAnsi="Calibri" w:cs="Calibri"/>
                <w:b/>
                <w:bCs/>
                <w:color w:val="000000"/>
              </w:rPr>
              <w:t xml:space="preserve">Estuary </w:t>
            </w:r>
          </w:p>
        </w:tc>
        <w:tc>
          <w:tcPr>
            <w:tcW w:w="1336" w:type="dxa"/>
            <w:tcBorders>
              <w:top w:val="nil"/>
              <w:left w:val="nil"/>
              <w:bottom w:val="single" w:sz="4" w:space="0" w:color="auto"/>
              <w:right w:val="nil"/>
            </w:tcBorders>
            <w:shd w:val="clear" w:color="auto" w:fill="auto"/>
            <w:vAlign w:val="center"/>
            <w:hideMark/>
          </w:tcPr>
          <w:p w14:paraId="406F9819" w14:textId="77777777" w:rsidR="003D2089" w:rsidRPr="003D2089" w:rsidRDefault="003D2089" w:rsidP="003D2089">
            <w:pPr>
              <w:spacing w:after="0" w:line="240" w:lineRule="auto"/>
              <w:jc w:val="center"/>
              <w:rPr>
                <w:rFonts w:ascii="Calibri" w:eastAsia="Times New Roman" w:hAnsi="Calibri" w:cs="Calibri"/>
                <w:b/>
                <w:bCs/>
                <w:color w:val="000000"/>
              </w:rPr>
            </w:pPr>
            <w:r w:rsidRPr="003D2089">
              <w:rPr>
                <w:rFonts w:ascii="Calibri" w:eastAsia="Times New Roman" w:hAnsi="Calibri" w:cs="Calibri"/>
                <w:b/>
                <w:bCs/>
                <w:color w:val="000000"/>
              </w:rPr>
              <w:t>Disturbance condition</w:t>
            </w:r>
          </w:p>
        </w:tc>
        <w:tc>
          <w:tcPr>
            <w:tcW w:w="2858" w:type="dxa"/>
            <w:tcBorders>
              <w:top w:val="nil"/>
              <w:left w:val="nil"/>
              <w:bottom w:val="single" w:sz="4" w:space="0" w:color="auto"/>
              <w:right w:val="nil"/>
            </w:tcBorders>
            <w:shd w:val="clear" w:color="auto" w:fill="auto"/>
            <w:vAlign w:val="center"/>
            <w:hideMark/>
          </w:tcPr>
          <w:p w14:paraId="142AD21F" w14:textId="594BC85E" w:rsidR="003D2089" w:rsidRPr="003D2089" w:rsidRDefault="003D2089" w:rsidP="003D2089">
            <w:pPr>
              <w:spacing w:after="0" w:line="240" w:lineRule="auto"/>
              <w:jc w:val="center"/>
              <w:rPr>
                <w:rFonts w:ascii="Calibri" w:eastAsia="Times New Roman" w:hAnsi="Calibri" w:cs="Calibri"/>
                <w:b/>
                <w:bCs/>
                <w:color w:val="000000"/>
              </w:rPr>
            </w:pPr>
            <w:del w:id="420" w:author="Stefanie Lane" w:date="2022-01-16T20:31:00Z">
              <w:r w:rsidRPr="003D2089" w:rsidDel="00F4270A">
                <w:rPr>
                  <w:rFonts w:ascii="Calibri" w:eastAsia="Times New Roman" w:hAnsi="Calibri" w:cs="Calibri"/>
                  <w:b/>
                  <w:bCs/>
                  <w:color w:val="000000"/>
                </w:rPr>
                <w:delText xml:space="preserve">Revegetation </w:delText>
              </w:r>
            </w:del>
            <w:ins w:id="421" w:author="Stefanie Lane" w:date="2022-01-16T20:31:00Z">
              <w:r w:rsidR="00F4270A">
                <w:rPr>
                  <w:rFonts w:ascii="Calibri" w:eastAsia="Times New Roman" w:hAnsi="Calibri" w:cs="Calibri"/>
                  <w:b/>
                  <w:bCs/>
                  <w:color w:val="000000"/>
                </w:rPr>
                <w:t xml:space="preserve">Restoration actions </w:t>
              </w:r>
            </w:ins>
            <w:del w:id="422" w:author="Stefanie Lane" w:date="2022-01-16T20:31:00Z">
              <w:r w:rsidRPr="003D2089" w:rsidDel="00F4270A">
                <w:rPr>
                  <w:rFonts w:ascii="Calibri" w:eastAsia="Times New Roman" w:hAnsi="Calibri" w:cs="Calibri"/>
                  <w:b/>
                  <w:bCs/>
                  <w:color w:val="000000"/>
                </w:rPr>
                <w:delText>status</w:delText>
              </w:r>
            </w:del>
          </w:p>
        </w:tc>
        <w:tc>
          <w:tcPr>
            <w:tcW w:w="1071" w:type="dxa"/>
            <w:tcBorders>
              <w:top w:val="nil"/>
              <w:left w:val="nil"/>
              <w:bottom w:val="single" w:sz="4" w:space="0" w:color="auto"/>
              <w:right w:val="nil"/>
            </w:tcBorders>
            <w:shd w:val="clear" w:color="auto" w:fill="auto"/>
            <w:vAlign w:val="center"/>
            <w:hideMark/>
          </w:tcPr>
          <w:p w14:paraId="49CBBD56" w14:textId="77777777" w:rsidR="003D2089" w:rsidRPr="003D2089" w:rsidRDefault="003D2089" w:rsidP="003D2089">
            <w:pPr>
              <w:spacing w:after="0" w:line="240" w:lineRule="auto"/>
              <w:jc w:val="center"/>
              <w:rPr>
                <w:rFonts w:ascii="Calibri" w:eastAsia="Times New Roman" w:hAnsi="Calibri" w:cs="Calibri"/>
                <w:b/>
                <w:bCs/>
                <w:color w:val="000000"/>
              </w:rPr>
            </w:pPr>
            <w:r w:rsidRPr="003D2089">
              <w:rPr>
                <w:rFonts w:ascii="Calibri" w:eastAsia="Times New Roman" w:hAnsi="Calibri" w:cs="Calibri"/>
                <w:b/>
                <w:bCs/>
                <w:color w:val="000000"/>
              </w:rPr>
              <w:t>Avg. elevation</w:t>
            </w:r>
          </w:p>
        </w:tc>
        <w:tc>
          <w:tcPr>
            <w:tcW w:w="800" w:type="dxa"/>
            <w:tcBorders>
              <w:top w:val="nil"/>
              <w:left w:val="nil"/>
              <w:bottom w:val="single" w:sz="4" w:space="0" w:color="auto"/>
              <w:right w:val="nil"/>
            </w:tcBorders>
            <w:shd w:val="clear" w:color="auto" w:fill="auto"/>
            <w:vAlign w:val="center"/>
            <w:hideMark/>
          </w:tcPr>
          <w:p w14:paraId="282B706C" w14:textId="77777777" w:rsidR="003D2089" w:rsidRPr="003D2089" w:rsidRDefault="003D2089" w:rsidP="003D2089">
            <w:pPr>
              <w:spacing w:after="0" w:line="240" w:lineRule="auto"/>
              <w:jc w:val="center"/>
              <w:rPr>
                <w:rFonts w:ascii="Calibri" w:eastAsia="Times New Roman" w:hAnsi="Calibri" w:cs="Calibri"/>
                <w:b/>
                <w:bCs/>
                <w:color w:val="000000"/>
              </w:rPr>
            </w:pPr>
            <w:r w:rsidRPr="003D2089">
              <w:rPr>
                <w:rFonts w:ascii="Calibri" w:eastAsia="Times New Roman" w:hAnsi="Calibri" w:cs="Calibri"/>
                <w:b/>
                <w:bCs/>
                <w:color w:val="000000"/>
              </w:rPr>
              <w:t>N</w:t>
            </w:r>
          </w:p>
        </w:tc>
      </w:tr>
      <w:tr w:rsidR="003D2089" w:rsidRPr="003D2089" w14:paraId="0A668EAD" w14:textId="77777777" w:rsidTr="00035524">
        <w:trPr>
          <w:trHeight w:val="290"/>
        </w:trPr>
        <w:tc>
          <w:tcPr>
            <w:tcW w:w="1598" w:type="dxa"/>
            <w:vMerge w:val="restart"/>
            <w:tcBorders>
              <w:top w:val="nil"/>
              <w:left w:val="nil"/>
              <w:bottom w:val="single" w:sz="4" w:space="0" w:color="000000"/>
              <w:right w:val="nil"/>
            </w:tcBorders>
            <w:shd w:val="clear" w:color="auto" w:fill="auto"/>
            <w:vAlign w:val="center"/>
            <w:hideMark/>
          </w:tcPr>
          <w:p w14:paraId="6EE54945"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0 years (Ongoing disturbance)</w:t>
            </w:r>
          </w:p>
        </w:tc>
        <w:tc>
          <w:tcPr>
            <w:tcW w:w="897" w:type="dxa"/>
            <w:tcBorders>
              <w:top w:val="nil"/>
              <w:left w:val="nil"/>
              <w:bottom w:val="nil"/>
              <w:right w:val="nil"/>
            </w:tcBorders>
            <w:shd w:val="clear" w:color="auto" w:fill="auto"/>
            <w:noWrap/>
            <w:vAlign w:val="center"/>
            <w:hideMark/>
          </w:tcPr>
          <w:p w14:paraId="6D38DDFD"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LQRE</w:t>
            </w:r>
          </w:p>
        </w:tc>
        <w:tc>
          <w:tcPr>
            <w:tcW w:w="1336" w:type="dxa"/>
            <w:vMerge w:val="restart"/>
            <w:tcBorders>
              <w:top w:val="nil"/>
              <w:left w:val="nil"/>
              <w:bottom w:val="single" w:sz="4" w:space="0" w:color="000000"/>
              <w:right w:val="nil"/>
            </w:tcBorders>
            <w:shd w:val="clear" w:color="auto" w:fill="auto"/>
            <w:vAlign w:val="center"/>
            <w:hideMark/>
          </w:tcPr>
          <w:p w14:paraId="39A931EA"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 xml:space="preserve">Grubbed </w:t>
            </w:r>
          </w:p>
        </w:tc>
        <w:tc>
          <w:tcPr>
            <w:tcW w:w="2858" w:type="dxa"/>
            <w:vMerge w:val="restart"/>
            <w:tcBorders>
              <w:top w:val="nil"/>
              <w:left w:val="nil"/>
              <w:bottom w:val="single" w:sz="4" w:space="0" w:color="000000"/>
              <w:right w:val="nil"/>
            </w:tcBorders>
            <w:shd w:val="clear" w:color="auto" w:fill="auto"/>
            <w:vAlign w:val="center"/>
            <w:hideMark/>
          </w:tcPr>
          <w:p w14:paraId="2AECB35A" w14:textId="77777777" w:rsidR="003D2089" w:rsidRPr="003D2089" w:rsidRDefault="003D2089" w:rsidP="003D2089">
            <w:pPr>
              <w:spacing w:after="0" w:line="240" w:lineRule="auto"/>
              <w:rPr>
                <w:rFonts w:ascii="Calibri" w:eastAsia="Times New Roman" w:hAnsi="Calibri" w:cs="Calibri"/>
                <w:color w:val="000000"/>
              </w:rPr>
            </w:pPr>
            <w:r w:rsidRPr="003D2089">
              <w:rPr>
                <w:rFonts w:ascii="Calibri" w:eastAsia="Times New Roman" w:hAnsi="Calibri" w:cs="Calibri"/>
                <w:color w:val="000000"/>
              </w:rPr>
              <w:t>No transplants; sparse ruderal vegetation exists</w:t>
            </w:r>
          </w:p>
        </w:tc>
        <w:tc>
          <w:tcPr>
            <w:tcW w:w="1071" w:type="dxa"/>
            <w:tcBorders>
              <w:top w:val="nil"/>
              <w:left w:val="nil"/>
              <w:bottom w:val="nil"/>
              <w:right w:val="nil"/>
            </w:tcBorders>
            <w:shd w:val="clear" w:color="auto" w:fill="auto"/>
            <w:vAlign w:val="center"/>
            <w:hideMark/>
          </w:tcPr>
          <w:p w14:paraId="55A95943"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2.9</w:t>
            </w:r>
          </w:p>
        </w:tc>
        <w:tc>
          <w:tcPr>
            <w:tcW w:w="800" w:type="dxa"/>
            <w:tcBorders>
              <w:top w:val="nil"/>
              <w:left w:val="nil"/>
              <w:bottom w:val="nil"/>
              <w:right w:val="nil"/>
            </w:tcBorders>
            <w:shd w:val="clear" w:color="auto" w:fill="auto"/>
            <w:noWrap/>
            <w:vAlign w:val="center"/>
            <w:hideMark/>
          </w:tcPr>
          <w:p w14:paraId="5CD249D0"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420CE87A" w14:textId="77777777" w:rsidTr="00035524">
        <w:trPr>
          <w:trHeight w:val="290"/>
        </w:trPr>
        <w:tc>
          <w:tcPr>
            <w:tcW w:w="1598" w:type="dxa"/>
            <w:vMerge/>
            <w:tcBorders>
              <w:top w:val="nil"/>
              <w:left w:val="nil"/>
              <w:bottom w:val="single" w:sz="4" w:space="0" w:color="000000"/>
              <w:right w:val="nil"/>
            </w:tcBorders>
            <w:vAlign w:val="center"/>
            <w:hideMark/>
          </w:tcPr>
          <w:p w14:paraId="1B7C3BB9" w14:textId="77777777" w:rsidR="003D2089" w:rsidRPr="003D2089" w:rsidRDefault="003D2089" w:rsidP="003D2089">
            <w:pPr>
              <w:spacing w:after="0" w:line="240" w:lineRule="auto"/>
              <w:rPr>
                <w:rFonts w:ascii="Calibri" w:eastAsia="Times New Roman" w:hAnsi="Calibri" w:cs="Calibri"/>
                <w:color w:val="000000"/>
              </w:rPr>
            </w:pPr>
          </w:p>
        </w:tc>
        <w:tc>
          <w:tcPr>
            <w:tcW w:w="897" w:type="dxa"/>
            <w:tcBorders>
              <w:top w:val="nil"/>
              <w:left w:val="nil"/>
              <w:bottom w:val="nil"/>
              <w:right w:val="nil"/>
            </w:tcBorders>
            <w:shd w:val="clear" w:color="auto" w:fill="auto"/>
            <w:noWrap/>
            <w:vAlign w:val="center"/>
            <w:hideMark/>
          </w:tcPr>
          <w:p w14:paraId="080BD684"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ERE</w:t>
            </w:r>
          </w:p>
        </w:tc>
        <w:tc>
          <w:tcPr>
            <w:tcW w:w="1336" w:type="dxa"/>
            <w:vMerge/>
            <w:tcBorders>
              <w:top w:val="nil"/>
              <w:left w:val="nil"/>
              <w:bottom w:val="single" w:sz="4" w:space="0" w:color="000000"/>
              <w:right w:val="nil"/>
            </w:tcBorders>
            <w:vAlign w:val="center"/>
            <w:hideMark/>
          </w:tcPr>
          <w:p w14:paraId="4931432B" w14:textId="77777777" w:rsidR="003D2089" w:rsidRPr="003D2089" w:rsidRDefault="003D2089" w:rsidP="003D2089">
            <w:pPr>
              <w:spacing w:after="0" w:line="240" w:lineRule="auto"/>
              <w:rPr>
                <w:rFonts w:ascii="Calibri" w:eastAsia="Times New Roman" w:hAnsi="Calibri" w:cs="Calibri"/>
                <w:color w:val="000000"/>
              </w:rPr>
            </w:pPr>
          </w:p>
        </w:tc>
        <w:tc>
          <w:tcPr>
            <w:tcW w:w="2858" w:type="dxa"/>
            <w:vMerge/>
            <w:tcBorders>
              <w:top w:val="nil"/>
              <w:left w:val="nil"/>
              <w:bottom w:val="single" w:sz="4" w:space="0" w:color="000000"/>
              <w:right w:val="nil"/>
            </w:tcBorders>
            <w:vAlign w:val="center"/>
            <w:hideMark/>
          </w:tcPr>
          <w:p w14:paraId="01EAB1D3" w14:textId="77777777" w:rsidR="003D2089" w:rsidRPr="003D2089" w:rsidRDefault="003D2089" w:rsidP="003D2089">
            <w:pPr>
              <w:spacing w:after="0" w:line="240" w:lineRule="auto"/>
              <w:rPr>
                <w:rFonts w:ascii="Calibri" w:eastAsia="Times New Roman" w:hAnsi="Calibri" w:cs="Calibri"/>
                <w:color w:val="000000"/>
              </w:rPr>
            </w:pPr>
          </w:p>
        </w:tc>
        <w:tc>
          <w:tcPr>
            <w:tcW w:w="1071" w:type="dxa"/>
            <w:tcBorders>
              <w:top w:val="nil"/>
              <w:left w:val="nil"/>
              <w:bottom w:val="nil"/>
              <w:right w:val="nil"/>
            </w:tcBorders>
            <w:shd w:val="clear" w:color="auto" w:fill="auto"/>
            <w:vAlign w:val="center"/>
            <w:hideMark/>
          </w:tcPr>
          <w:p w14:paraId="23B4A007"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4</w:t>
            </w:r>
          </w:p>
        </w:tc>
        <w:tc>
          <w:tcPr>
            <w:tcW w:w="800" w:type="dxa"/>
            <w:tcBorders>
              <w:top w:val="nil"/>
              <w:left w:val="nil"/>
              <w:bottom w:val="nil"/>
              <w:right w:val="nil"/>
            </w:tcBorders>
            <w:shd w:val="clear" w:color="auto" w:fill="auto"/>
            <w:noWrap/>
            <w:vAlign w:val="center"/>
            <w:hideMark/>
          </w:tcPr>
          <w:p w14:paraId="636C051C"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161094E4" w14:textId="77777777" w:rsidTr="00035524">
        <w:trPr>
          <w:trHeight w:val="290"/>
        </w:trPr>
        <w:tc>
          <w:tcPr>
            <w:tcW w:w="1598" w:type="dxa"/>
            <w:vMerge/>
            <w:tcBorders>
              <w:top w:val="nil"/>
              <w:left w:val="nil"/>
              <w:bottom w:val="single" w:sz="4" w:space="0" w:color="000000"/>
              <w:right w:val="nil"/>
            </w:tcBorders>
            <w:vAlign w:val="center"/>
            <w:hideMark/>
          </w:tcPr>
          <w:p w14:paraId="043F59FB" w14:textId="77777777" w:rsidR="003D2089" w:rsidRPr="003D2089" w:rsidRDefault="003D2089" w:rsidP="003D2089">
            <w:pPr>
              <w:spacing w:after="0" w:line="240" w:lineRule="auto"/>
              <w:rPr>
                <w:rFonts w:ascii="Calibri" w:eastAsia="Times New Roman" w:hAnsi="Calibri" w:cs="Calibri"/>
                <w:color w:val="000000"/>
              </w:rPr>
            </w:pPr>
          </w:p>
        </w:tc>
        <w:tc>
          <w:tcPr>
            <w:tcW w:w="897" w:type="dxa"/>
            <w:tcBorders>
              <w:top w:val="nil"/>
              <w:left w:val="nil"/>
              <w:bottom w:val="single" w:sz="4" w:space="0" w:color="auto"/>
              <w:right w:val="nil"/>
            </w:tcBorders>
            <w:shd w:val="clear" w:color="auto" w:fill="auto"/>
            <w:noWrap/>
            <w:vAlign w:val="center"/>
            <w:hideMark/>
          </w:tcPr>
          <w:p w14:paraId="0D6B9481"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NRE</w:t>
            </w:r>
          </w:p>
        </w:tc>
        <w:tc>
          <w:tcPr>
            <w:tcW w:w="1336" w:type="dxa"/>
            <w:vMerge/>
            <w:tcBorders>
              <w:top w:val="nil"/>
              <w:left w:val="nil"/>
              <w:bottom w:val="single" w:sz="4" w:space="0" w:color="000000"/>
              <w:right w:val="nil"/>
            </w:tcBorders>
            <w:vAlign w:val="center"/>
            <w:hideMark/>
          </w:tcPr>
          <w:p w14:paraId="732CD3AE" w14:textId="77777777" w:rsidR="003D2089" w:rsidRPr="003D2089" w:rsidRDefault="003D2089" w:rsidP="003D2089">
            <w:pPr>
              <w:spacing w:after="0" w:line="240" w:lineRule="auto"/>
              <w:rPr>
                <w:rFonts w:ascii="Calibri" w:eastAsia="Times New Roman" w:hAnsi="Calibri" w:cs="Calibri"/>
                <w:color w:val="000000"/>
              </w:rPr>
            </w:pPr>
          </w:p>
        </w:tc>
        <w:tc>
          <w:tcPr>
            <w:tcW w:w="2858" w:type="dxa"/>
            <w:vMerge/>
            <w:tcBorders>
              <w:top w:val="nil"/>
              <w:left w:val="nil"/>
              <w:bottom w:val="single" w:sz="4" w:space="0" w:color="000000"/>
              <w:right w:val="nil"/>
            </w:tcBorders>
            <w:vAlign w:val="center"/>
            <w:hideMark/>
          </w:tcPr>
          <w:p w14:paraId="19C1AA9B" w14:textId="77777777" w:rsidR="003D2089" w:rsidRPr="003D2089" w:rsidRDefault="003D2089" w:rsidP="003D2089">
            <w:pPr>
              <w:spacing w:after="0" w:line="240" w:lineRule="auto"/>
              <w:rPr>
                <w:rFonts w:ascii="Calibri" w:eastAsia="Times New Roman" w:hAnsi="Calibri" w:cs="Calibri"/>
                <w:color w:val="000000"/>
              </w:rPr>
            </w:pPr>
          </w:p>
        </w:tc>
        <w:tc>
          <w:tcPr>
            <w:tcW w:w="1071" w:type="dxa"/>
            <w:tcBorders>
              <w:top w:val="nil"/>
              <w:left w:val="nil"/>
              <w:bottom w:val="single" w:sz="4" w:space="0" w:color="auto"/>
              <w:right w:val="nil"/>
            </w:tcBorders>
            <w:shd w:val="clear" w:color="auto" w:fill="auto"/>
            <w:vAlign w:val="center"/>
            <w:hideMark/>
          </w:tcPr>
          <w:p w14:paraId="35BAC178"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8</w:t>
            </w:r>
          </w:p>
        </w:tc>
        <w:tc>
          <w:tcPr>
            <w:tcW w:w="800" w:type="dxa"/>
            <w:tcBorders>
              <w:top w:val="nil"/>
              <w:left w:val="nil"/>
              <w:bottom w:val="single" w:sz="4" w:space="0" w:color="auto"/>
              <w:right w:val="nil"/>
            </w:tcBorders>
            <w:shd w:val="clear" w:color="auto" w:fill="auto"/>
            <w:noWrap/>
            <w:vAlign w:val="center"/>
            <w:hideMark/>
          </w:tcPr>
          <w:p w14:paraId="589CE52B"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6B880C50" w14:textId="77777777" w:rsidTr="00035524">
        <w:trPr>
          <w:trHeight w:val="580"/>
        </w:trPr>
        <w:tc>
          <w:tcPr>
            <w:tcW w:w="1598" w:type="dxa"/>
            <w:vMerge w:val="restart"/>
            <w:tcBorders>
              <w:top w:val="nil"/>
              <w:left w:val="nil"/>
              <w:bottom w:val="single" w:sz="4" w:space="0" w:color="000000"/>
              <w:right w:val="nil"/>
            </w:tcBorders>
            <w:shd w:val="clear" w:color="auto" w:fill="auto"/>
            <w:vAlign w:val="center"/>
            <w:hideMark/>
          </w:tcPr>
          <w:p w14:paraId="152CA262"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1 year post-disturbance (fenced in 2020)</w:t>
            </w:r>
          </w:p>
        </w:tc>
        <w:tc>
          <w:tcPr>
            <w:tcW w:w="897" w:type="dxa"/>
            <w:tcBorders>
              <w:top w:val="nil"/>
              <w:left w:val="nil"/>
              <w:bottom w:val="nil"/>
              <w:right w:val="nil"/>
            </w:tcBorders>
            <w:shd w:val="clear" w:color="auto" w:fill="auto"/>
            <w:noWrap/>
            <w:vAlign w:val="center"/>
            <w:hideMark/>
          </w:tcPr>
          <w:p w14:paraId="6C5E3BE0"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LQRE</w:t>
            </w:r>
          </w:p>
        </w:tc>
        <w:tc>
          <w:tcPr>
            <w:tcW w:w="1336" w:type="dxa"/>
            <w:tcBorders>
              <w:top w:val="nil"/>
              <w:left w:val="nil"/>
              <w:bottom w:val="nil"/>
              <w:right w:val="nil"/>
            </w:tcBorders>
            <w:shd w:val="clear" w:color="auto" w:fill="auto"/>
            <w:vAlign w:val="center"/>
            <w:hideMark/>
          </w:tcPr>
          <w:p w14:paraId="762BFC01"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 xml:space="preserve">Grubbed </w:t>
            </w:r>
          </w:p>
        </w:tc>
        <w:tc>
          <w:tcPr>
            <w:tcW w:w="2858" w:type="dxa"/>
            <w:tcBorders>
              <w:top w:val="nil"/>
              <w:left w:val="nil"/>
              <w:bottom w:val="nil"/>
              <w:right w:val="nil"/>
            </w:tcBorders>
            <w:shd w:val="clear" w:color="auto" w:fill="auto"/>
            <w:vAlign w:val="center"/>
            <w:hideMark/>
          </w:tcPr>
          <w:p w14:paraId="106FA77B" w14:textId="77777777" w:rsidR="003D2089" w:rsidRPr="003D2089" w:rsidRDefault="003D2089" w:rsidP="003D2089">
            <w:pPr>
              <w:spacing w:after="0" w:line="240" w:lineRule="auto"/>
              <w:rPr>
                <w:rFonts w:ascii="Calibri" w:eastAsia="Times New Roman" w:hAnsi="Calibri" w:cs="Calibri"/>
                <w:color w:val="000000"/>
              </w:rPr>
            </w:pPr>
            <w:r w:rsidRPr="003D2089">
              <w:rPr>
                <w:rFonts w:ascii="Calibri" w:eastAsia="Times New Roman" w:hAnsi="Calibri" w:cs="Calibri"/>
                <w:color w:val="000000"/>
              </w:rPr>
              <w:t>Transplants installed within 4 months of study observations</w:t>
            </w:r>
          </w:p>
        </w:tc>
        <w:tc>
          <w:tcPr>
            <w:tcW w:w="1071" w:type="dxa"/>
            <w:tcBorders>
              <w:top w:val="nil"/>
              <w:left w:val="nil"/>
              <w:bottom w:val="nil"/>
              <w:right w:val="nil"/>
            </w:tcBorders>
            <w:shd w:val="clear" w:color="auto" w:fill="auto"/>
            <w:vAlign w:val="center"/>
            <w:hideMark/>
          </w:tcPr>
          <w:p w14:paraId="2678C991"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0</w:t>
            </w:r>
          </w:p>
        </w:tc>
        <w:tc>
          <w:tcPr>
            <w:tcW w:w="800" w:type="dxa"/>
            <w:tcBorders>
              <w:top w:val="nil"/>
              <w:left w:val="nil"/>
              <w:bottom w:val="nil"/>
              <w:right w:val="nil"/>
            </w:tcBorders>
            <w:shd w:val="clear" w:color="auto" w:fill="auto"/>
            <w:noWrap/>
            <w:vAlign w:val="center"/>
            <w:hideMark/>
          </w:tcPr>
          <w:p w14:paraId="02D975C7"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2D590EB7" w14:textId="77777777" w:rsidTr="00035524">
        <w:trPr>
          <w:trHeight w:val="580"/>
        </w:trPr>
        <w:tc>
          <w:tcPr>
            <w:tcW w:w="1598" w:type="dxa"/>
            <w:vMerge/>
            <w:tcBorders>
              <w:top w:val="nil"/>
              <w:left w:val="nil"/>
              <w:bottom w:val="single" w:sz="4" w:space="0" w:color="000000"/>
              <w:right w:val="nil"/>
            </w:tcBorders>
            <w:vAlign w:val="center"/>
            <w:hideMark/>
          </w:tcPr>
          <w:p w14:paraId="287043C4" w14:textId="77777777" w:rsidR="003D2089" w:rsidRPr="003D2089" w:rsidRDefault="003D2089" w:rsidP="003D2089">
            <w:pPr>
              <w:spacing w:after="0" w:line="240" w:lineRule="auto"/>
              <w:rPr>
                <w:rFonts w:ascii="Calibri" w:eastAsia="Times New Roman" w:hAnsi="Calibri" w:cs="Calibri"/>
                <w:color w:val="000000"/>
              </w:rPr>
            </w:pPr>
          </w:p>
        </w:tc>
        <w:tc>
          <w:tcPr>
            <w:tcW w:w="897" w:type="dxa"/>
            <w:tcBorders>
              <w:top w:val="nil"/>
              <w:left w:val="nil"/>
              <w:bottom w:val="single" w:sz="4" w:space="0" w:color="auto"/>
              <w:right w:val="nil"/>
            </w:tcBorders>
            <w:shd w:val="clear" w:color="auto" w:fill="auto"/>
            <w:noWrap/>
            <w:vAlign w:val="center"/>
            <w:hideMark/>
          </w:tcPr>
          <w:p w14:paraId="75E46FBF"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NRE</w:t>
            </w:r>
          </w:p>
        </w:tc>
        <w:tc>
          <w:tcPr>
            <w:tcW w:w="1336" w:type="dxa"/>
            <w:tcBorders>
              <w:top w:val="nil"/>
              <w:left w:val="nil"/>
              <w:bottom w:val="single" w:sz="4" w:space="0" w:color="auto"/>
              <w:right w:val="nil"/>
            </w:tcBorders>
            <w:shd w:val="clear" w:color="auto" w:fill="auto"/>
            <w:vAlign w:val="center"/>
            <w:hideMark/>
          </w:tcPr>
          <w:p w14:paraId="579FDF68"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Partially Grubbed</w:t>
            </w:r>
          </w:p>
        </w:tc>
        <w:tc>
          <w:tcPr>
            <w:tcW w:w="2858" w:type="dxa"/>
            <w:tcBorders>
              <w:top w:val="nil"/>
              <w:left w:val="nil"/>
              <w:bottom w:val="single" w:sz="4" w:space="0" w:color="auto"/>
              <w:right w:val="nil"/>
            </w:tcBorders>
            <w:shd w:val="clear" w:color="auto" w:fill="auto"/>
            <w:vAlign w:val="center"/>
            <w:hideMark/>
          </w:tcPr>
          <w:p w14:paraId="2B4A7DB6" w14:textId="77777777" w:rsidR="003D2089" w:rsidRPr="003D2089" w:rsidRDefault="003D2089" w:rsidP="003D2089">
            <w:pPr>
              <w:spacing w:after="0" w:line="240" w:lineRule="auto"/>
              <w:rPr>
                <w:rFonts w:ascii="Calibri" w:eastAsia="Times New Roman" w:hAnsi="Calibri" w:cs="Calibri"/>
                <w:color w:val="000000"/>
              </w:rPr>
            </w:pPr>
            <w:r w:rsidRPr="003D2089">
              <w:rPr>
                <w:rFonts w:ascii="Calibri" w:eastAsia="Times New Roman" w:hAnsi="Calibri" w:cs="Calibri"/>
                <w:color w:val="000000"/>
              </w:rPr>
              <w:t xml:space="preserve">No transplants; recovery from remnant vegetation </w:t>
            </w:r>
          </w:p>
        </w:tc>
        <w:tc>
          <w:tcPr>
            <w:tcW w:w="1071" w:type="dxa"/>
            <w:tcBorders>
              <w:top w:val="nil"/>
              <w:left w:val="nil"/>
              <w:bottom w:val="single" w:sz="4" w:space="0" w:color="auto"/>
              <w:right w:val="nil"/>
            </w:tcBorders>
            <w:shd w:val="clear" w:color="auto" w:fill="auto"/>
            <w:vAlign w:val="center"/>
            <w:hideMark/>
          </w:tcPr>
          <w:p w14:paraId="63C57C4B"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7</w:t>
            </w:r>
          </w:p>
        </w:tc>
        <w:tc>
          <w:tcPr>
            <w:tcW w:w="800" w:type="dxa"/>
            <w:tcBorders>
              <w:top w:val="nil"/>
              <w:left w:val="nil"/>
              <w:bottom w:val="single" w:sz="4" w:space="0" w:color="auto"/>
              <w:right w:val="nil"/>
            </w:tcBorders>
            <w:shd w:val="clear" w:color="auto" w:fill="auto"/>
            <w:noWrap/>
            <w:vAlign w:val="center"/>
            <w:hideMark/>
          </w:tcPr>
          <w:p w14:paraId="2A3E2689"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2A10AFF6" w14:textId="77777777" w:rsidTr="00035524">
        <w:trPr>
          <w:trHeight w:val="870"/>
        </w:trPr>
        <w:tc>
          <w:tcPr>
            <w:tcW w:w="1598" w:type="dxa"/>
            <w:vMerge w:val="restart"/>
            <w:tcBorders>
              <w:top w:val="nil"/>
              <w:left w:val="nil"/>
              <w:bottom w:val="single" w:sz="4" w:space="0" w:color="000000"/>
              <w:right w:val="nil"/>
            </w:tcBorders>
            <w:shd w:val="clear" w:color="auto" w:fill="auto"/>
            <w:vAlign w:val="center"/>
            <w:hideMark/>
          </w:tcPr>
          <w:p w14:paraId="4C965E1E"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5 years post-disturbance</w:t>
            </w:r>
          </w:p>
        </w:tc>
        <w:tc>
          <w:tcPr>
            <w:tcW w:w="897" w:type="dxa"/>
            <w:tcBorders>
              <w:top w:val="nil"/>
              <w:left w:val="nil"/>
              <w:bottom w:val="nil"/>
              <w:right w:val="nil"/>
            </w:tcBorders>
            <w:shd w:val="clear" w:color="auto" w:fill="auto"/>
            <w:noWrap/>
            <w:vAlign w:val="center"/>
            <w:hideMark/>
          </w:tcPr>
          <w:p w14:paraId="3FA5845C"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LQRE</w:t>
            </w:r>
          </w:p>
        </w:tc>
        <w:tc>
          <w:tcPr>
            <w:tcW w:w="1336" w:type="dxa"/>
            <w:tcBorders>
              <w:top w:val="nil"/>
              <w:left w:val="nil"/>
              <w:bottom w:val="nil"/>
              <w:right w:val="nil"/>
            </w:tcBorders>
            <w:shd w:val="clear" w:color="auto" w:fill="auto"/>
            <w:vAlign w:val="center"/>
            <w:hideMark/>
          </w:tcPr>
          <w:p w14:paraId="4BD380A2"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 xml:space="preserve">Grubbed </w:t>
            </w:r>
          </w:p>
        </w:tc>
        <w:tc>
          <w:tcPr>
            <w:tcW w:w="2858" w:type="dxa"/>
            <w:tcBorders>
              <w:top w:val="nil"/>
              <w:left w:val="nil"/>
              <w:bottom w:val="nil"/>
              <w:right w:val="nil"/>
            </w:tcBorders>
            <w:shd w:val="clear" w:color="auto" w:fill="auto"/>
            <w:vAlign w:val="center"/>
            <w:hideMark/>
          </w:tcPr>
          <w:p w14:paraId="0BFA9E12" w14:textId="77777777" w:rsidR="003D2089" w:rsidRPr="003D2089" w:rsidRDefault="003D2089" w:rsidP="003D2089">
            <w:pPr>
              <w:spacing w:after="0" w:line="240" w:lineRule="auto"/>
              <w:rPr>
                <w:rFonts w:ascii="Calibri" w:eastAsia="Times New Roman" w:hAnsi="Calibri" w:cs="Calibri"/>
                <w:color w:val="000000"/>
              </w:rPr>
            </w:pPr>
            <w:r w:rsidRPr="003D2089">
              <w:rPr>
                <w:rFonts w:ascii="Calibri" w:eastAsia="Times New Roman" w:hAnsi="Calibri" w:cs="Calibri"/>
                <w:color w:val="000000"/>
              </w:rPr>
              <w:t>No transplants; vegetation recovery by encroachment from adjacent marsh platform</w:t>
            </w:r>
          </w:p>
        </w:tc>
        <w:tc>
          <w:tcPr>
            <w:tcW w:w="1071" w:type="dxa"/>
            <w:tcBorders>
              <w:top w:val="nil"/>
              <w:left w:val="nil"/>
              <w:bottom w:val="nil"/>
              <w:right w:val="nil"/>
            </w:tcBorders>
            <w:shd w:val="clear" w:color="auto" w:fill="auto"/>
            <w:vAlign w:val="center"/>
            <w:hideMark/>
          </w:tcPr>
          <w:p w14:paraId="288EDC80"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1</w:t>
            </w:r>
          </w:p>
        </w:tc>
        <w:tc>
          <w:tcPr>
            <w:tcW w:w="800" w:type="dxa"/>
            <w:tcBorders>
              <w:top w:val="nil"/>
              <w:left w:val="nil"/>
              <w:bottom w:val="nil"/>
              <w:right w:val="nil"/>
            </w:tcBorders>
            <w:shd w:val="clear" w:color="auto" w:fill="auto"/>
            <w:noWrap/>
            <w:vAlign w:val="center"/>
            <w:hideMark/>
          </w:tcPr>
          <w:p w14:paraId="0BADEAAD"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410A0B38" w14:textId="77777777" w:rsidTr="00035524">
        <w:trPr>
          <w:trHeight w:val="1160"/>
        </w:trPr>
        <w:tc>
          <w:tcPr>
            <w:tcW w:w="1598" w:type="dxa"/>
            <w:vMerge/>
            <w:tcBorders>
              <w:top w:val="nil"/>
              <w:left w:val="nil"/>
              <w:bottom w:val="single" w:sz="4" w:space="0" w:color="000000"/>
              <w:right w:val="nil"/>
            </w:tcBorders>
            <w:vAlign w:val="center"/>
            <w:hideMark/>
          </w:tcPr>
          <w:p w14:paraId="5D3B4449" w14:textId="77777777" w:rsidR="003D2089" w:rsidRPr="003D2089" w:rsidRDefault="003D2089" w:rsidP="003D2089">
            <w:pPr>
              <w:spacing w:after="0" w:line="240" w:lineRule="auto"/>
              <w:rPr>
                <w:rFonts w:ascii="Calibri" w:eastAsia="Times New Roman" w:hAnsi="Calibri" w:cs="Calibri"/>
                <w:color w:val="000000"/>
              </w:rPr>
            </w:pPr>
          </w:p>
        </w:tc>
        <w:tc>
          <w:tcPr>
            <w:tcW w:w="897" w:type="dxa"/>
            <w:tcBorders>
              <w:top w:val="nil"/>
              <w:left w:val="nil"/>
              <w:bottom w:val="single" w:sz="4" w:space="0" w:color="auto"/>
              <w:right w:val="nil"/>
            </w:tcBorders>
            <w:shd w:val="clear" w:color="auto" w:fill="auto"/>
            <w:noWrap/>
            <w:vAlign w:val="center"/>
            <w:hideMark/>
          </w:tcPr>
          <w:p w14:paraId="45B78F24"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ERE</w:t>
            </w:r>
          </w:p>
        </w:tc>
        <w:tc>
          <w:tcPr>
            <w:tcW w:w="1336" w:type="dxa"/>
            <w:tcBorders>
              <w:top w:val="nil"/>
              <w:left w:val="nil"/>
              <w:bottom w:val="single" w:sz="4" w:space="0" w:color="auto"/>
              <w:right w:val="nil"/>
            </w:tcBorders>
            <w:shd w:val="clear" w:color="auto" w:fill="auto"/>
            <w:vAlign w:val="center"/>
            <w:hideMark/>
          </w:tcPr>
          <w:p w14:paraId="2DFB4420"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Partially Grubbed</w:t>
            </w:r>
          </w:p>
        </w:tc>
        <w:tc>
          <w:tcPr>
            <w:tcW w:w="2858" w:type="dxa"/>
            <w:tcBorders>
              <w:top w:val="nil"/>
              <w:left w:val="nil"/>
              <w:bottom w:val="single" w:sz="4" w:space="0" w:color="auto"/>
              <w:right w:val="nil"/>
            </w:tcBorders>
            <w:shd w:val="clear" w:color="auto" w:fill="auto"/>
            <w:vAlign w:val="center"/>
            <w:hideMark/>
          </w:tcPr>
          <w:p w14:paraId="1B71569F" w14:textId="77777777" w:rsidR="003D2089" w:rsidRPr="003D2089" w:rsidRDefault="003D2089" w:rsidP="003D2089">
            <w:pPr>
              <w:spacing w:after="0" w:line="240" w:lineRule="auto"/>
              <w:rPr>
                <w:rFonts w:ascii="Calibri" w:eastAsia="Times New Roman" w:hAnsi="Calibri" w:cs="Calibri"/>
                <w:color w:val="000000"/>
              </w:rPr>
            </w:pPr>
            <w:r w:rsidRPr="003D2089">
              <w:rPr>
                <w:rFonts w:ascii="Calibri" w:eastAsia="Times New Roman" w:hAnsi="Calibri" w:cs="Calibri"/>
                <w:color w:val="000000"/>
              </w:rPr>
              <w:t xml:space="preserve">Limited transplants in two of three exclosures (unknown placement); majority of recovery from remnant vegetation </w:t>
            </w:r>
          </w:p>
        </w:tc>
        <w:tc>
          <w:tcPr>
            <w:tcW w:w="1071" w:type="dxa"/>
            <w:tcBorders>
              <w:top w:val="nil"/>
              <w:left w:val="nil"/>
              <w:bottom w:val="single" w:sz="4" w:space="0" w:color="auto"/>
              <w:right w:val="nil"/>
            </w:tcBorders>
            <w:shd w:val="clear" w:color="auto" w:fill="auto"/>
            <w:noWrap/>
            <w:vAlign w:val="center"/>
            <w:hideMark/>
          </w:tcPr>
          <w:p w14:paraId="6614C0D1"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5</w:t>
            </w:r>
          </w:p>
        </w:tc>
        <w:tc>
          <w:tcPr>
            <w:tcW w:w="800" w:type="dxa"/>
            <w:tcBorders>
              <w:top w:val="nil"/>
              <w:left w:val="nil"/>
              <w:bottom w:val="single" w:sz="4" w:space="0" w:color="auto"/>
              <w:right w:val="nil"/>
            </w:tcBorders>
            <w:shd w:val="clear" w:color="auto" w:fill="auto"/>
            <w:noWrap/>
            <w:vAlign w:val="center"/>
            <w:hideMark/>
          </w:tcPr>
          <w:p w14:paraId="4535EE76"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w:t>
            </w:r>
          </w:p>
        </w:tc>
      </w:tr>
      <w:tr w:rsidR="003D2089" w:rsidRPr="003D2089" w14:paraId="70A28F31" w14:textId="77777777" w:rsidTr="00035524">
        <w:trPr>
          <w:trHeight w:val="1160"/>
        </w:trPr>
        <w:tc>
          <w:tcPr>
            <w:tcW w:w="1598" w:type="dxa"/>
            <w:tcBorders>
              <w:top w:val="nil"/>
              <w:left w:val="nil"/>
              <w:bottom w:val="single" w:sz="4" w:space="0" w:color="auto"/>
              <w:right w:val="nil"/>
            </w:tcBorders>
            <w:shd w:val="clear" w:color="auto" w:fill="auto"/>
            <w:vAlign w:val="center"/>
            <w:hideMark/>
          </w:tcPr>
          <w:p w14:paraId="395D41D4"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10 years post-disturbance</w:t>
            </w:r>
          </w:p>
        </w:tc>
        <w:tc>
          <w:tcPr>
            <w:tcW w:w="897" w:type="dxa"/>
            <w:tcBorders>
              <w:top w:val="nil"/>
              <w:left w:val="nil"/>
              <w:bottom w:val="single" w:sz="4" w:space="0" w:color="auto"/>
              <w:right w:val="nil"/>
            </w:tcBorders>
            <w:shd w:val="clear" w:color="auto" w:fill="auto"/>
            <w:noWrap/>
            <w:vAlign w:val="center"/>
            <w:hideMark/>
          </w:tcPr>
          <w:p w14:paraId="49B33DBA"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LQRE</w:t>
            </w:r>
          </w:p>
        </w:tc>
        <w:tc>
          <w:tcPr>
            <w:tcW w:w="1336" w:type="dxa"/>
            <w:tcBorders>
              <w:top w:val="nil"/>
              <w:left w:val="nil"/>
              <w:bottom w:val="single" w:sz="4" w:space="0" w:color="auto"/>
              <w:right w:val="nil"/>
            </w:tcBorders>
            <w:shd w:val="clear" w:color="auto" w:fill="auto"/>
            <w:vAlign w:val="center"/>
            <w:hideMark/>
          </w:tcPr>
          <w:p w14:paraId="7C53EEFE"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Partially Grubbed</w:t>
            </w:r>
          </w:p>
        </w:tc>
        <w:tc>
          <w:tcPr>
            <w:tcW w:w="2858" w:type="dxa"/>
            <w:tcBorders>
              <w:top w:val="nil"/>
              <w:left w:val="nil"/>
              <w:bottom w:val="single" w:sz="4" w:space="0" w:color="auto"/>
              <w:right w:val="nil"/>
            </w:tcBorders>
            <w:shd w:val="clear" w:color="auto" w:fill="auto"/>
            <w:vAlign w:val="center"/>
            <w:hideMark/>
          </w:tcPr>
          <w:p w14:paraId="3B049217" w14:textId="77777777" w:rsidR="003D2089" w:rsidRPr="003D2089" w:rsidRDefault="003D2089" w:rsidP="003D2089">
            <w:pPr>
              <w:spacing w:after="0" w:line="240" w:lineRule="auto"/>
              <w:rPr>
                <w:rFonts w:ascii="Calibri" w:eastAsia="Times New Roman" w:hAnsi="Calibri" w:cs="Calibri"/>
                <w:color w:val="000000"/>
              </w:rPr>
            </w:pPr>
            <w:r w:rsidRPr="003D2089">
              <w:rPr>
                <w:rFonts w:ascii="Calibri" w:eastAsia="Times New Roman" w:hAnsi="Calibri" w:cs="Calibri"/>
                <w:color w:val="000000"/>
              </w:rPr>
              <w:t>No transplants; vegetation recovery by encroachment from adjacent marsh platform</w:t>
            </w:r>
          </w:p>
        </w:tc>
        <w:tc>
          <w:tcPr>
            <w:tcW w:w="1071" w:type="dxa"/>
            <w:tcBorders>
              <w:top w:val="nil"/>
              <w:left w:val="nil"/>
              <w:bottom w:val="single" w:sz="4" w:space="0" w:color="auto"/>
              <w:right w:val="nil"/>
            </w:tcBorders>
            <w:shd w:val="clear" w:color="auto" w:fill="auto"/>
            <w:noWrap/>
            <w:vAlign w:val="center"/>
            <w:hideMark/>
          </w:tcPr>
          <w:p w14:paraId="39655419"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4</w:t>
            </w:r>
          </w:p>
        </w:tc>
        <w:tc>
          <w:tcPr>
            <w:tcW w:w="800" w:type="dxa"/>
            <w:tcBorders>
              <w:top w:val="nil"/>
              <w:left w:val="nil"/>
              <w:bottom w:val="single" w:sz="4" w:space="0" w:color="auto"/>
              <w:right w:val="nil"/>
            </w:tcBorders>
            <w:shd w:val="clear" w:color="auto" w:fill="auto"/>
            <w:noWrap/>
            <w:vAlign w:val="center"/>
            <w:hideMark/>
          </w:tcPr>
          <w:p w14:paraId="7F581174"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32DDC0D7" w14:textId="77777777" w:rsidTr="00035524">
        <w:trPr>
          <w:trHeight w:val="290"/>
        </w:trPr>
        <w:tc>
          <w:tcPr>
            <w:tcW w:w="1598" w:type="dxa"/>
            <w:vMerge w:val="restart"/>
            <w:tcBorders>
              <w:top w:val="nil"/>
              <w:left w:val="nil"/>
              <w:bottom w:val="single" w:sz="4" w:space="0" w:color="000000"/>
              <w:right w:val="nil"/>
            </w:tcBorders>
            <w:shd w:val="clear" w:color="auto" w:fill="auto"/>
            <w:vAlign w:val="center"/>
            <w:hideMark/>
          </w:tcPr>
          <w:p w14:paraId="275C34FA" w14:textId="35408004"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 xml:space="preserve">Undisturbed </w:t>
            </w:r>
            <w:ins w:id="423" w:author="Stefanie Lane" w:date="2022-01-16T20:32:00Z">
              <w:r w:rsidR="000E4160">
                <w:rPr>
                  <w:rFonts w:ascii="Calibri" w:eastAsia="Times New Roman" w:hAnsi="Calibri" w:cs="Calibri"/>
                  <w:color w:val="000000"/>
                </w:rPr>
                <w:t>(</w:t>
              </w:r>
            </w:ins>
            <w:r w:rsidRPr="003D2089">
              <w:rPr>
                <w:rFonts w:ascii="Calibri" w:eastAsia="Times New Roman" w:hAnsi="Calibri" w:cs="Calibri"/>
                <w:color w:val="000000"/>
              </w:rPr>
              <w:t>Reference</w:t>
            </w:r>
            <w:ins w:id="424" w:author="Stefanie Lane" w:date="2022-01-16T20:32:00Z">
              <w:r w:rsidR="000E4160">
                <w:rPr>
                  <w:rFonts w:ascii="Calibri" w:eastAsia="Times New Roman" w:hAnsi="Calibri" w:cs="Calibri"/>
                  <w:color w:val="000000"/>
                </w:rPr>
                <w:t>)</w:t>
              </w:r>
            </w:ins>
          </w:p>
        </w:tc>
        <w:tc>
          <w:tcPr>
            <w:tcW w:w="897" w:type="dxa"/>
            <w:tcBorders>
              <w:top w:val="nil"/>
              <w:left w:val="nil"/>
              <w:bottom w:val="nil"/>
              <w:right w:val="nil"/>
            </w:tcBorders>
            <w:shd w:val="clear" w:color="auto" w:fill="auto"/>
            <w:noWrap/>
            <w:vAlign w:val="center"/>
            <w:hideMark/>
          </w:tcPr>
          <w:p w14:paraId="17691D22"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LQRE</w:t>
            </w:r>
          </w:p>
        </w:tc>
        <w:tc>
          <w:tcPr>
            <w:tcW w:w="1336" w:type="dxa"/>
            <w:vMerge w:val="restart"/>
            <w:tcBorders>
              <w:top w:val="nil"/>
              <w:left w:val="nil"/>
              <w:bottom w:val="single" w:sz="4" w:space="0" w:color="000000"/>
              <w:right w:val="nil"/>
            </w:tcBorders>
            <w:shd w:val="clear" w:color="auto" w:fill="auto"/>
            <w:vAlign w:val="center"/>
            <w:hideMark/>
          </w:tcPr>
          <w:p w14:paraId="368F71AD"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NA</w:t>
            </w:r>
          </w:p>
        </w:tc>
        <w:tc>
          <w:tcPr>
            <w:tcW w:w="2858" w:type="dxa"/>
            <w:vMerge w:val="restart"/>
            <w:tcBorders>
              <w:top w:val="nil"/>
              <w:left w:val="nil"/>
              <w:bottom w:val="single" w:sz="4" w:space="0" w:color="000000"/>
              <w:right w:val="nil"/>
            </w:tcBorders>
            <w:shd w:val="clear" w:color="auto" w:fill="auto"/>
            <w:vAlign w:val="center"/>
            <w:hideMark/>
          </w:tcPr>
          <w:p w14:paraId="3808C8E6"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NA</w:t>
            </w:r>
          </w:p>
        </w:tc>
        <w:tc>
          <w:tcPr>
            <w:tcW w:w="1071" w:type="dxa"/>
            <w:tcBorders>
              <w:top w:val="nil"/>
              <w:left w:val="nil"/>
              <w:bottom w:val="nil"/>
              <w:right w:val="nil"/>
            </w:tcBorders>
            <w:shd w:val="clear" w:color="auto" w:fill="auto"/>
            <w:noWrap/>
            <w:vAlign w:val="center"/>
            <w:hideMark/>
          </w:tcPr>
          <w:p w14:paraId="440FEB3B"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4</w:t>
            </w:r>
          </w:p>
        </w:tc>
        <w:tc>
          <w:tcPr>
            <w:tcW w:w="800" w:type="dxa"/>
            <w:tcBorders>
              <w:top w:val="nil"/>
              <w:left w:val="nil"/>
              <w:bottom w:val="nil"/>
              <w:right w:val="nil"/>
            </w:tcBorders>
            <w:shd w:val="clear" w:color="auto" w:fill="auto"/>
            <w:noWrap/>
            <w:vAlign w:val="center"/>
            <w:hideMark/>
          </w:tcPr>
          <w:p w14:paraId="31C021CF"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20CACA7F" w14:textId="77777777" w:rsidTr="00035524">
        <w:trPr>
          <w:trHeight w:val="290"/>
        </w:trPr>
        <w:tc>
          <w:tcPr>
            <w:tcW w:w="1598" w:type="dxa"/>
            <w:vMerge/>
            <w:tcBorders>
              <w:top w:val="nil"/>
              <w:left w:val="nil"/>
              <w:bottom w:val="single" w:sz="4" w:space="0" w:color="000000"/>
              <w:right w:val="nil"/>
            </w:tcBorders>
            <w:vAlign w:val="center"/>
            <w:hideMark/>
          </w:tcPr>
          <w:p w14:paraId="003BCC41" w14:textId="77777777" w:rsidR="003D2089" w:rsidRPr="003D2089" w:rsidRDefault="003D2089" w:rsidP="003D2089">
            <w:pPr>
              <w:spacing w:after="0" w:line="240" w:lineRule="auto"/>
              <w:rPr>
                <w:rFonts w:ascii="Calibri" w:eastAsia="Times New Roman" w:hAnsi="Calibri" w:cs="Calibri"/>
                <w:color w:val="000000"/>
              </w:rPr>
            </w:pPr>
          </w:p>
        </w:tc>
        <w:tc>
          <w:tcPr>
            <w:tcW w:w="897" w:type="dxa"/>
            <w:tcBorders>
              <w:top w:val="nil"/>
              <w:left w:val="nil"/>
              <w:bottom w:val="nil"/>
              <w:right w:val="nil"/>
            </w:tcBorders>
            <w:shd w:val="clear" w:color="auto" w:fill="auto"/>
            <w:noWrap/>
            <w:vAlign w:val="center"/>
            <w:hideMark/>
          </w:tcPr>
          <w:p w14:paraId="11178C6B"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ERE</w:t>
            </w:r>
          </w:p>
        </w:tc>
        <w:tc>
          <w:tcPr>
            <w:tcW w:w="1336" w:type="dxa"/>
            <w:vMerge/>
            <w:tcBorders>
              <w:top w:val="nil"/>
              <w:left w:val="nil"/>
              <w:bottom w:val="single" w:sz="4" w:space="0" w:color="000000"/>
              <w:right w:val="nil"/>
            </w:tcBorders>
            <w:vAlign w:val="center"/>
            <w:hideMark/>
          </w:tcPr>
          <w:p w14:paraId="4F729E31" w14:textId="77777777" w:rsidR="003D2089" w:rsidRPr="003D2089" w:rsidRDefault="003D2089" w:rsidP="003D2089">
            <w:pPr>
              <w:spacing w:after="0" w:line="240" w:lineRule="auto"/>
              <w:rPr>
                <w:rFonts w:ascii="Calibri" w:eastAsia="Times New Roman" w:hAnsi="Calibri" w:cs="Calibri"/>
                <w:color w:val="000000"/>
              </w:rPr>
            </w:pPr>
          </w:p>
        </w:tc>
        <w:tc>
          <w:tcPr>
            <w:tcW w:w="2858" w:type="dxa"/>
            <w:vMerge/>
            <w:tcBorders>
              <w:top w:val="nil"/>
              <w:left w:val="nil"/>
              <w:bottom w:val="single" w:sz="4" w:space="0" w:color="000000"/>
              <w:right w:val="nil"/>
            </w:tcBorders>
            <w:vAlign w:val="center"/>
            <w:hideMark/>
          </w:tcPr>
          <w:p w14:paraId="7B2BA448" w14:textId="77777777" w:rsidR="003D2089" w:rsidRPr="003D2089" w:rsidRDefault="003D2089" w:rsidP="003D2089">
            <w:pPr>
              <w:spacing w:after="0" w:line="240" w:lineRule="auto"/>
              <w:rPr>
                <w:rFonts w:ascii="Calibri" w:eastAsia="Times New Roman" w:hAnsi="Calibri" w:cs="Calibri"/>
                <w:color w:val="000000"/>
              </w:rPr>
            </w:pPr>
          </w:p>
        </w:tc>
        <w:tc>
          <w:tcPr>
            <w:tcW w:w="1071" w:type="dxa"/>
            <w:tcBorders>
              <w:top w:val="nil"/>
              <w:left w:val="nil"/>
              <w:bottom w:val="nil"/>
              <w:right w:val="nil"/>
            </w:tcBorders>
            <w:shd w:val="clear" w:color="auto" w:fill="auto"/>
            <w:noWrap/>
            <w:vAlign w:val="center"/>
            <w:hideMark/>
          </w:tcPr>
          <w:p w14:paraId="544A5272"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6</w:t>
            </w:r>
          </w:p>
        </w:tc>
        <w:tc>
          <w:tcPr>
            <w:tcW w:w="800" w:type="dxa"/>
            <w:tcBorders>
              <w:top w:val="nil"/>
              <w:left w:val="nil"/>
              <w:bottom w:val="nil"/>
              <w:right w:val="nil"/>
            </w:tcBorders>
            <w:shd w:val="clear" w:color="auto" w:fill="auto"/>
            <w:noWrap/>
            <w:vAlign w:val="center"/>
            <w:hideMark/>
          </w:tcPr>
          <w:p w14:paraId="4249B5A8"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07E50803" w14:textId="77777777" w:rsidTr="00035524">
        <w:trPr>
          <w:trHeight w:val="290"/>
        </w:trPr>
        <w:tc>
          <w:tcPr>
            <w:tcW w:w="1598" w:type="dxa"/>
            <w:vMerge/>
            <w:tcBorders>
              <w:top w:val="nil"/>
              <w:left w:val="nil"/>
              <w:bottom w:val="single" w:sz="4" w:space="0" w:color="000000"/>
              <w:right w:val="nil"/>
            </w:tcBorders>
            <w:vAlign w:val="center"/>
            <w:hideMark/>
          </w:tcPr>
          <w:p w14:paraId="1EC72329" w14:textId="77777777" w:rsidR="003D2089" w:rsidRPr="003D2089" w:rsidRDefault="003D2089" w:rsidP="003D2089">
            <w:pPr>
              <w:spacing w:after="0" w:line="240" w:lineRule="auto"/>
              <w:rPr>
                <w:rFonts w:ascii="Calibri" w:eastAsia="Times New Roman" w:hAnsi="Calibri" w:cs="Calibri"/>
                <w:color w:val="000000"/>
              </w:rPr>
            </w:pPr>
          </w:p>
        </w:tc>
        <w:tc>
          <w:tcPr>
            <w:tcW w:w="897" w:type="dxa"/>
            <w:tcBorders>
              <w:top w:val="nil"/>
              <w:left w:val="nil"/>
              <w:bottom w:val="single" w:sz="4" w:space="0" w:color="auto"/>
              <w:right w:val="nil"/>
            </w:tcBorders>
            <w:shd w:val="clear" w:color="auto" w:fill="auto"/>
            <w:noWrap/>
            <w:vAlign w:val="center"/>
            <w:hideMark/>
          </w:tcPr>
          <w:p w14:paraId="589C9823"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NRE</w:t>
            </w:r>
          </w:p>
        </w:tc>
        <w:tc>
          <w:tcPr>
            <w:tcW w:w="1336" w:type="dxa"/>
            <w:vMerge/>
            <w:tcBorders>
              <w:top w:val="nil"/>
              <w:left w:val="nil"/>
              <w:bottom w:val="single" w:sz="4" w:space="0" w:color="000000"/>
              <w:right w:val="nil"/>
            </w:tcBorders>
            <w:vAlign w:val="center"/>
            <w:hideMark/>
          </w:tcPr>
          <w:p w14:paraId="0A85520E" w14:textId="77777777" w:rsidR="003D2089" w:rsidRPr="003D2089" w:rsidRDefault="003D2089" w:rsidP="003D2089">
            <w:pPr>
              <w:spacing w:after="0" w:line="240" w:lineRule="auto"/>
              <w:rPr>
                <w:rFonts w:ascii="Calibri" w:eastAsia="Times New Roman" w:hAnsi="Calibri" w:cs="Calibri"/>
                <w:color w:val="000000"/>
              </w:rPr>
            </w:pPr>
          </w:p>
        </w:tc>
        <w:tc>
          <w:tcPr>
            <w:tcW w:w="2858" w:type="dxa"/>
            <w:vMerge/>
            <w:tcBorders>
              <w:top w:val="nil"/>
              <w:left w:val="nil"/>
              <w:bottom w:val="single" w:sz="4" w:space="0" w:color="000000"/>
              <w:right w:val="nil"/>
            </w:tcBorders>
            <w:vAlign w:val="center"/>
            <w:hideMark/>
          </w:tcPr>
          <w:p w14:paraId="37A9A6AC" w14:textId="77777777" w:rsidR="003D2089" w:rsidRPr="003D2089" w:rsidRDefault="003D2089" w:rsidP="003D2089">
            <w:pPr>
              <w:spacing w:after="0" w:line="240" w:lineRule="auto"/>
              <w:rPr>
                <w:rFonts w:ascii="Calibri" w:eastAsia="Times New Roman" w:hAnsi="Calibri" w:cs="Calibri"/>
                <w:color w:val="000000"/>
              </w:rPr>
            </w:pPr>
          </w:p>
        </w:tc>
        <w:tc>
          <w:tcPr>
            <w:tcW w:w="1071" w:type="dxa"/>
            <w:tcBorders>
              <w:top w:val="nil"/>
              <w:left w:val="nil"/>
              <w:bottom w:val="single" w:sz="4" w:space="0" w:color="auto"/>
              <w:right w:val="nil"/>
            </w:tcBorders>
            <w:shd w:val="clear" w:color="auto" w:fill="auto"/>
            <w:noWrap/>
            <w:vAlign w:val="center"/>
            <w:hideMark/>
          </w:tcPr>
          <w:p w14:paraId="026BE82F"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9</w:t>
            </w:r>
          </w:p>
        </w:tc>
        <w:tc>
          <w:tcPr>
            <w:tcW w:w="800" w:type="dxa"/>
            <w:tcBorders>
              <w:top w:val="nil"/>
              <w:left w:val="nil"/>
              <w:bottom w:val="single" w:sz="4" w:space="0" w:color="auto"/>
              <w:right w:val="nil"/>
            </w:tcBorders>
            <w:shd w:val="clear" w:color="auto" w:fill="auto"/>
            <w:noWrap/>
            <w:vAlign w:val="center"/>
            <w:hideMark/>
          </w:tcPr>
          <w:p w14:paraId="00B7026F"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bl>
    <w:p w14:paraId="7C6D66D1" w14:textId="7AA0CA98" w:rsidR="008208AE" w:rsidRDefault="008208AE" w:rsidP="005F2E64"/>
    <w:p w14:paraId="74A6121E" w14:textId="77777777" w:rsidR="003179A2" w:rsidDel="00453DF8" w:rsidRDefault="003179A2">
      <w:pPr>
        <w:rPr>
          <w:del w:id="425" w:author="Stefanie Lane" w:date="2022-01-16T21:59:00Z"/>
          <w:rFonts w:asciiTheme="majorHAnsi" w:eastAsiaTheme="majorEastAsia" w:hAnsiTheme="majorHAnsi" w:cstheme="majorBidi"/>
          <w:color w:val="2F5496" w:themeColor="accent1" w:themeShade="BF"/>
          <w:sz w:val="26"/>
          <w:szCs w:val="26"/>
        </w:rPr>
      </w:pPr>
      <w:del w:id="426" w:author="Stefanie Lane" w:date="2022-01-16T21:59:00Z">
        <w:r w:rsidDel="00453DF8">
          <w:br w:type="page"/>
        </w:r>
      </w:del>
    </w:p>
    <w:p w14:paraId="05892DC5" w14:textId="790172F9" w:rsidR="008208AE" w:rsidDel="00FE6EEE" w:rsidRDefault="008208AE" w:rsidP="008208AE">
      <w:pPr>
        <w:pStyle w:val="Heading2"/>
        <w:rPr>
          <w:del w:id="427" w:author="Stefanie Lane" w:date="2022-01-16T21:45:00Z"/>
        </w:rPr>
      </w:pPr>
      <w:del w:id="428" w:author="Stefanie Lane" w:date="2022-01-16T21:45:00Z">
        <w:r w:rsidDel="00FE6EEE">
          <w:delText xml:space="preserve">Analysis: above-ground vegetation and seed bank richness </w:delText>
        </w:r>
      </w:del>
    </w:p>
    <w:p w14:paraId="1CEA43FB" w14:textId="5C12BF4A" w:rsidR="008208AE" w:rsidDel="00FE6EEE" w:rsidRDefault="008208AE" w:rsidP="008208AE">
      <w:pPr>
        <w:pStyle w:val="ListParagraph"/>
        <w:numPr>
          <w:ilvl w:val="0"/>
          <w:numId w:val="2"/>
        </w:numPr>
        <w:rPr>
          <w:del w:id="429" w:author="Stefanie Lane" w:date="2022-01-16T21:45:00Z"/>
        </w:rPr>
      </w:pPr>
      <w:del w:id="430" w:author="Stefanie Lane" w:date="2022-01-16T21:45:00Z">
        <w:r w:rsidDel="00FE6EEE">
          <w:delText xml:space="preserve">Compare vegetation and seed bank richness &amp; </w:delText>
        </w:r>
        <w:r w:rsidR="00E4772E" w:rsidDel="00FE6EEE">
          <w:delText>evenness</w:delText>
        </w:r>
        <w:r w:rsidDel="00FE6EEE">
          <w:delText xml:space="preserve"> among exclosure age classes (sites) using a generalized linear mixed model. </w:delText>
        </w:r>
      </w:del>
    </w:p>
    <w:p w14:paraId="3B66393B" w14:textId="64C53A36" w:rsidR="008208AE" w:rsidDel="00FE6EEE" w:rsidRDefault="008208AE" w:rsidP="008208AE">
      <w:pPr>
        <w:pStyle w:val="ListParagraph"/>
        <w:numPr>
          <w:ilvl w:val="1"/>
          <w:numId w:val="2"/>
        </w:numPr>
        <w:rPr>
          <w:del w:id="431" w:author="Stefanie Lane" w:date="2022-01-16T21:45:00Z"/>
        </w:rPr>
      </w:pPr>
      <w:del w:id="432" w:author="Stefanie Lane" w:date="2022-01-16T21:45:00Z">
        <w:r w:rsidDel="00FE6EEE">
          <w:delText>E</w:delText>
        </w:r>
        <w:r w:rsidR="00E312BE" w:rsidDel="00FE6EEE">
          <w:delText>stuary</w:delText>
        </w:r>
      </w:del>
      <w:del w:id="433" w:author="Stefanie Lane" w:date="2022-01-16T20:32:00Z">
        <w:r w:rsidR="00E312BE" w:rsidDel="000E4160">
          <w:delText xml:space="preserve"> and </w:delText>
        </w:r>
      </w:del>
      <w:del w:id="434" w:author="Stefanie Lane" w:date="2022-01-16T21:45:00Z">
        <w:r w:rsidR="00E312BE" w:rsidDel="00FE6EEE">
          <w:delText>e</w:delText>
        </w:r>
        <w:r w:rsidDel="00FE6EEE">
          <w:delText xml:space="preserve">xclosure age (site) </w:delText>
        </w:r>
        <w:r w:rsidR="00E312BE" w:rsidDel="00FE6EEE">
          <w:delText>were</w:delText>
        </w:r>
        <w:r w:rsidDel="00FE6EEE">
          <w:delText xml:space="preserve"> fixed effect</w:delText>
        </w:r>
        <w:r w:rsidR="00E312BE" w:rsidDel="00FE6EEE">
          <w:delText>s</w:delText>
        </w:r>
        <w:r w:rsidDel="00FE6EEE">
          <w:delText>, and the inherent site disturbance (</w:delText>
        </w:r>
        <w:r w:rsidR="00D24DE5" w:rsidDel="00FE6EEE">
          <w:delText>grubbed</w:delText>
        </w:r>
        <w:r w:rsidDel="00FE6EEE">
          <w:delText xml:space="preserve">, partially </w:delText>
        </w:r>
        <w:r w:rsidR="00D24DE5" w:rsidDel="00FE6EEE">
          <w:delText>grubbed</w:delText>
        </w:r>
      </w:del>
      <w:del w:id="435" w:author="Stefanie Lane" w:date="2022-01-16T20:33:00Z">
        <w:r w:rsidDel="001C5CF5">
          <w:delText>, undisturbed</w:delText>
        </w:r>
      </w:del>
      <w:del w:id="436" w:author="Stefanie Lane" w:date="2022-01-16T21:45:00Z">
        <w:r w:rsidDel="00FE6EEE">
          <w:delText xml:space="preserve">) and sub-sampled plots within sites were treated as random effects. </w:delText>
        </w:r>
      </w:del>
    </w:p>
    <w:p w14:paraId="502A525B" w14:textId="2060387B" w:rsidR="008208AE" w:rsidDel="00FE6EEE" w:rsidRDefault="008208AE" w:rsidP="008208AE">
      <w:pPr>
        <w:pStyle w:val="ListParagraph"/>
        <w:numPr>
          <w:ilvl w:val="1"/>
          <w:numId w:val="2"/>
        </w:numPr>
        <w:rPr>
          <w:del w:id="437" w:author="Stefanie Lane" w:date="2022-01-16T21:45:00Z"/>
        </w:rPr>
      </w:pPr>
      <w:del w:id="438" w:author="Stefanie Lane" w:date="2022-01-16T21:45:00Z">
        <w:r w:rsidDel="00FE6EEE">
          <w:delText xml:space="preserve">Response variables were total richness and </w:delText>
        </w:r>
        <w:r w:rsidR="00E4772E" w:rsidDel="00FE6EEE">
          <w:delText>evenness</w:delText>
        </w:r>
        <w:r w:rsidDel="00FE6EEE">
          <w:delText>, and richness/</w:delText>
        </w:r>
        <w:r w:rsidR="00E4772E" w:rsidDel="00FE6EEE">
          <w:delText>evenness</w:delText>
        </w:r>
        <w:r w:rsidDel="00FE6EEE">
          <w:delText xml:space="preserve"> of native and exotic species. </w:delText>
        </w:r>
      </w:del>
    </w:p>
    <w:p w14:paraId="01DB23DB" w14:textId="748B8DBA" w:rsidR="008208AE" w:rsidRPr="008208AE" w:rsidDel="00FE6EEE" w:rsidRDefault="008208AE" w:rsidP="008208AE">
      <w:pPr>
        <w:pStyle w:val="ListParagraph"/>
        <w:numPr>
          <w:ilvl w:val="0"/>
          <w:numId w:val="2"/>
        </w:numPr>
        <w:rPr>
          <w:del w:id="439" w:author="Stefanie Lane" w:date="2022-01-16T21:45:00Z"/>
        </w:rPr>
      </w:pPr>
      <w:del w:id="440" w:author="Stefanie Lane" w:date="2022-01-16T21:45:00Z">
        <w:r w:rsidDel="00FE6EEE">
          <w:delText xml:space="preserve">Vegetation and seed bank composition among exclosure age classes were assessed by PERMANOVA, using species </w:delText>
        </w:r>
        <w:r w:rsidR="00E4772E" w:rsidDel="00FE6EEE">
          <w:delText>evenness</w:delText>
        </w:r>
        <w:r w:rsidDel="00FE6EEE">
          <w:delText xml:space="preserve"> data with Bray’s distance at the plot level. </w:delText>
        </w:r>
      </w:del>
    </w:p>
    <w:p w14:paraId="204B0F90" w14:textId="420B00D1" w:rsidR="008208AE" w:rsidDel="00FE6EEE" w:rsidRDefault="008208AE" w:rsidP="008208AE">
      <w:pPr>
        <w:pStyle w:val="Heading2"/>
        <w:rPr>
          <w:del w:id="441" w:author="Stefanie Lane" w:date="2022-01-16T21:45:00Z"/>
        </w:rPr>
      </w:pPr>
      <w:del w:id="442" w:author="Stefanie Lane" w:date="2022-01-16T21:45:00Z">
        <w:r w:rsidDel="00FE6EEE">
          <w:delText>Comparison between above-ground vegetation and soil seed bank composition</w:delText>
        </w:r>
      </w:del>
    </w:p>
    <w:p w14:paraId="67C03EE5" w14:textId="02EFE7BB" w:rsidR="008208AE" w:rsidDel="00FE6EEE" w:rsidRDefault="008208AE" w:rsidP="008208AE">
      <w:pPr>
        <w:pStyle w:val="ListParagraph"/>
        <w:numPr>
          <w:ilvl w:val="0"/>
          <w:numId w:val="2"/>
        </w:numPr>
        <w:rPr>
          <w:del w:id="443" w:author="Stefanie Lane" w:date="2022-01-16T21:45:00Z"/>
        </w:rPr>
      </w:pPr>
      <w:del w:id="444" w:author="Stefanie Lane" w:date="2022-01-16T21:45:00Z">
        <w:r w:rsidDel="00FE6EEE">
          <w:delText xml:space="preserve">PERMANOVA using species presence data at the plot level. </w:delText>
        </w:r>
      </w:del>
    </w:p>
    <w:p w14:paraId="6FEF4282" w14:textId="2943FCF7" w:rsidR="008208AE" w:rsidDel="00FE6EEE" w:rsidRDefault="008208AE" w:rsidP="008208AE">
      <w:pPr>
        <w:pStyle w:val="ListParagraph"/>
        <w:numPr>
          <w:ilvl w:val="0"/>
          <w:numId w:val="2"/>
        </w:numPr>
        <w:rPr>
          <w:del w:id="445" w:author="Stefanie Lane" w:date="2022-01-16T21:45:00Z"/>
        </w:rPr>
      </w:pPr>
      <w:del w:id="446" w:author="Stefanie Lane" w:date="2022-01-16T21:45:00Z">
        <w:r w:rsidDel="00FE6EEE">
          <w:delText xml:space="preserve">Visualize above-ground vs. seed bank community data by NMDS based on species presence with Bray’s distance. </w:delText>
        </w:r>
      </w:del>
    </w:p>
    <w:p w14:paraId="5ECF74E5" w14:textId="28AC6603" w:rsidR="008208AE" w:rsidDel="00102BB6" w:rsidRDefault="008208AE" w:rsidP="008208AE">
      <w:pPr>
        <w:pStyle w:val="Heading2"/>
        <w:rPr>
          <w:del w:id="447" w:author="Stefanie Lane" w:date="2022-01-16T20:34:00Z"/>
        </w:rPr>
      </w:pPr>
      <w:del w:id="448" w:author="Stefanie Lane" w:date="2022-01-16T20:34:00Z">
        <w:r w:rsidDel="00102BB6">
          <w:delText xml:space="preserve">Analysis Plan </w:delText>
        </w:r>
        <w:r w:rsidR="007A0171" w:rsidDel="00102BB6">
          <w:delText>(notes to self)</w:delText>
        </w:r>
      </w:del>
    </w:p>
    <w:p w14:paraId="7BF5B989" w14:textId="2A968682" w:rsidR="008208AE" w:rsidDel="00102BB6" w:rsidRDefault="008208AE" w:rsidP="008208AE">
      <w:pPr>
        <w:pStyle w:val="ListParagraph"/>
        <w:numPr>
          <w:ilvl w:val="0"/>
          <w:numId w:val="2"/>
        </w:numPr>
        <w:rPr>
          <w:del w:id="449" w:author="Stefanie Lane" w:date="2022-01-16T20:34:00Z"/>
        </w:rPr>
      </w:pPr>
      <w:del w:id="450" w:author="Stefanie Lane" w:date="2022-01-16T20:34:00Z">
        <w:r w:rsidDel="00102BB6">
          <w:delText xml:space="preserve">Analysis plan largely mirrors </w:delText>
        </w:r>
        <w:r w:rsidDel="00102BB6">
          <w:fldChar w:fldCharType="begin"/>
        </w:r>
        <w:r w:rsidDel="00102BB6">
          <w:delInstrText xml:space="preserve"> ADDIN ZOTERO_ITEM CSL_CITATION {"citationID":"vgrKlf0s","properties":{"formattedCitation":"(Rago, Urretavizcaya, Orellana, &amp; Defoss\\uc0\\u233{}, 2020)","plainCitation":"(Rago, Urretavizcaya, Orellana, &amp; Defossé, 2020)","noteIndex":0},"citationItems":[{"id":2255,"uris":["http://zotero.org/users/6092945/items/ZVA5Y8QX"],"uri":["http://zotero.org/users/6092945/items/ZVA5Y8QX"],"itemData":{"id":2255,"type":"article-journal","abstract":"Questions In terms of biodiversity conservation, forest plantations are often considered problematic because they usually have negative effects on natural ecosystems. Soil seed banks could play an important role in restoring vegetation that was originally present, by recruiting species that have disappeared above-ground. We addressed this topic in plantations located in the Patagonian steppe by asking the following questions: Are richness, abundance and composition of steppe above-ground vegetation and soil seed bank affected by plantations? Is species composition of the above-ground vegetation and soil seed bank similar in plantations and in the steppe? Location NW of Chubut Province, Patagonia, Argentina. Methods We selected three plantations located in the steppe, and delimited three sectors: steppe, plantation edge and plantation interior. We compared richness and abundance by species origin and growth form among sectors for the above-ground vegetation and soil seed bank compartments, using generalized linear mixed models. We compared species composition for each compartment and between them using permutational multivariate analysis of variance and non-metric multidimensional scaling. Results In above-ground vegetation, we found a decrease in richness and abundance, and changes in composition from the steppe to the plantation interior. Richness and abundance of the soil seed bank did not show differences among steppe and the plantation sectors, although composition was different among them. Above-ground vegetation and soil seed bank species composition were always different; native perennial herbs and shrubs were predominant in the above-ground vegetation while exotic annual herbs dominated the soil seed bank. Conclusions Our findings suggest that plant recruitment from the soil seed bank would not be sufficient for restoring depleted species pools in the above-ground vegetation of plantations. Therefore, actions promoting native species reestablishment and control of exotics should be considered to reach the aim of restoring biodiversity in former plantations.","container-title":"Applied Vegetation Science","DOI":"10.1111/avsc.12482","ISSN":"1654-109X","issue":"2","language":"en","note":"_eprint: https://onlinelibrary.wiley.com/doi/pdf/10.1111/avsc.12482","page":"254-265","source":"Wiley Online Library","title":"Strategies to persist in the community: Soil seed bank and above-ground vegetation in Patagonian pine plantations","title-short":"Strategies to persist in the community","volume":"23","author":[{"family":"Rago","given":"María Melisa"},{"family":"Urretavizcaya","given":"María Florencia"},{"family":"Orellana","given":"Ivonne Alejandra"},{"family":"Defossé","given":"Guillermo Emilio"}],"issued":{"date-parts":[["2020"]]}}}],"schema":"https://github.com/citation-style-language/schema/raw/master/csl-citation.json"} </w:delInstrText>
        </w:r>
        <w:r w:rsidDel="00102BB6">
          <w:fldChar w:fldCharType="separate"/>
        </w:r>
        <w:r w:rsidRPr="008208AE" w:rsidDel="00102BB6">
          <w:rPr>
            <w:rFonts w:ascii="Calibri" w:hAnsi="Calibri" w:cs="Calibri"/>
            <w:szCs w:val="24"/>
          </w:rPr>
          <w:delText>(Rago, Urretavizcaya, Orellana, &amp; Defossé, 2020)</w:delText>
        </w:r>
        <w:r w:rsidDel="00102BB6">
          <w:fldChar w:fldCharType="end"/>
        </w:r>
      </w:del>
    </w:p>
    <w:p w14:paraId="306A27A1" w14:textId="34D35A3B" w:rsidR="008208AE" w:rsidDel="00102BB6" w:rsidRDefault="008208AE" w:rsidP="008208AE">
      <w:pPr>
        <w:pStyle w:val="ListParagraph"/>
        <w:numPr>
          <w:ilvl w:val="0"/>
          <w:numId w:val="2"/>
        </w:numPr>
        <w:rPr>
          <w:del w:id="451" w:author="Stefanie Lane" w:date="2022-01-16T20:34:00Z"/>
        </w:rPr>
      </w:pPr>
      <w:del w:id="452" w:author="Stefanie Lane" w:date="2022-01-16T20:34:00Z">
        <w:r w:rsidRPr="005F2E64" w:rsidDel="00102BB6">
          <w:delText>Czekanowski</w:delText>
        </w:r>
        <w:r w:rsidDel="00102BB6">
          <w:delText xml:space="preserve"> Similarity Index to compare species composition &amp; cover similarity within and between sites by year used in </w:delText>
        </w:r>
        <w:r w:rsidDel="00102BB6">
          <w:fldChar w:fldCharType="begin"/>
        </w:r>
        <w:r w:rsidDel="00102BB6">
          <w:delInstrText xml:space="preserve"> ADDIN ZOTERO_ITEM CSL_CITATION {"citationID":"EI1nfap8","properties":{"formattedCitation":"(Thom, Zeigler, &amp; Borde, 2002)","plainCitation":"(Thom, Zeigler, &amp; Borde, 2002)","noteIndex":0},"citationItems":[{"id":1654,"uris":["http://zotero.org/users/6092945/items/VDYGNEBG"],"uri":["http://zotero.org/users/6092945/items/VDYGNEBG"],"itemData":{"id":1654,"type":"article-journal","abstract":"We describe the changes in the floral assemblage in a salt marsh after reconnection to estuarine tidal inundation. The Elk River marsh in Grays Harbor, Washington was opened to tidal flushing in 1987 after being diked for approximately 70 years. The freshwater pasture assemblage dominated by Phalarais arundinacea (reed canary grass) converted to low salt marsh vegetation within 5 years, with the major flux in species occurring between years 1 and 4. The system continued to develop through the 11-year post-breach monitoring period, although change after year 6 was slower than in previous years. The assemblage resembles a low salt marsh community dominated by Distichlis spicata (salt grass) and Salicornia virginica (pickleweed). Because of subsidence of the system during the period of breaching, the restored system remains substantially different from the Deschamsia cespitosa (tufted hairgrass)-dominated reference marsh. Use of a similarity index to compare between years and also between reference and restored marshes in the same year revealed that similarity in floral composition between year 0 and subsequent years decreased with time. However, there was a period of dramatic dissimilarity during years 1 to 3 when the system was rapidly changing from a freshwater to estuarine condition. Similarity values between the reference and restored system generally increased with time. Somewhat surprisingly the reference marsh showed considerable between-year variation in similarity, which indicated substantial year-to-year variability in species composition. Based on accretion rate data from previous studies we predict that full recovery of the system would take between 75 and 150 years.","container-title":"Restoration Ecology","DOI":"https://doi.org/10.1046/j.1526-100X.2002.01038.x","ISSN":"1526-100X","issue":"3","language":"en","page":"487-496","source":"Wiley Online Library","title":"Floristic Development Patterns in a Restored Elk River Estuarine Marsh, Grays Harbor, Washington","volume":"10","author":[{"family":"Thom","given":"Ronald M."},{"family":"Zeigler","given":"Robert"},{"family":"Borde","given":"Amy B."}],"issued":{"date-parts":[["2002"]]}}}],"schema":"https://github.com/citation-style-language/schema/raw/master/csl-citation.json"} </w:delInstrText>
        </w:r>
        <w:r w:rsidDel="00102BB6">
          <w:fldChar w:fldCharType="separate"/>
        </w:r>
        <w:r w:rsidRPr="008208AE" w:rsidDel="00102BB6">
          <w:rPr>
            <w:rFonts w:ascii="Calibri" w:hAnsi="Calibri" w:cs="Calibri"/>
          </w:rPr>
          <w:delText>(Thom, Zeigler, &amp; Borde, 2002)</w:delText>
        </w:r>
        <w:r w:rsidDel="00102BB6">
          <w:fldChar w:fldCharType="end"/>
        </w:r>
      </w:del>
    </w:p>
    <w:p w14:paraId="5AA0A4D1" w14:textId="3B5E6DE2" w:rsidR="00692F6B" w:rsidDel="00102BB6" w:rsidRDefault="008208AE" w:rsidP="005F2E64">
      <w:pPr>
        <w:pStyle w:val="ListParagraph"/>
        <w:numPr>
          <w:ilvl w:val="0"/>
          <w:numId w:val="2"/>
        </w:numPr>
        <w:rPr>
          <w:del w:id="453" w:author="Stefanie Lane" w:date="2022-01-16T20:34:00Z"/>
        </w:rPr>
      </w:pPr>
      <w:del w:id="454" w:author="Stefanie Lane" w:date="2022-01-16T20:34:00Z">
        <w:r w:rsidDel="00102BB6">
          <w:delText xml:space="preserve">General germination protocol </w:delText>
        </w:r>
        <w:r w:rsidR="007A0171" w:rsidDel="00102BB6">
          <w:delText>see</w:delText>
        </w:r>
        <w:r w:rsidDel="00102BB6">
          <w:delText xml:space="preserve"> </w:delText>
        </w:r>
        <w:r w:rsidDel="00102BB6">
          <w:fldChar w:fldCharType="begin"/>
        </w:r>
        <w:r w:rsidDel="00102BB6">
          <w:delInstrText xml:space="preserve"> ADDIN ZOTERO_ITEM CSL_CITATION {"citationID":"3CbaUV9V","properties":{"formattedCitation":"(Hopfensperger, Engelhardt, &amp; Lookingbill, 2009)","plainCitation":"(Hopfensperger, Engelhardt, &amp; Lookingbill, 2009)","noteIndex":0},"citationItems":[{"id":11,"uris":["http://zotero.org/users/6092945/items/93SS4ZQG"],"uri":["http://zotero.org/users/6092945/items/93SS4ZQG"],"itemData":{"id":11,"type":"article-journal","abstract":"Questions: What are the feedbacks among the seed bank, parent vegetation, and landscape structure that control plant species turnover in space and time in a tidal freshwater marsh? How can these feedbacks be used to better understand marsh community dynamics and to establish restoration practices that seek to restore vegetation diversity of this important and widely distributed ecosystem? Location: Potomac River, Virginia, United States (15 km south of Washington, DC). Methods: We sampled the seed bank and standing vegetation in a tidal freshwater marsh and explored similarities between seed bank and vegetation composition through space and time. We then investigated marsh surface elevation, distance to nearest tidal channels, and life history of component species as potential explanations for the observed vegetation patterns. Results: The composition of individual plots changed considerably from year to year; however, the composition at broader spatial (whole marsh) and temporal (4 years) scales was relatively stable. Species composition of the seed bank was dissimilar to both the previous and current year's standing vegetation, and similarity to standing vegetation was particularly low in plots dominated by annual species. Landscape structure and life history characteristics of individual species best explained the spatiotemporal variability in marsh vegetation. Conclusions: Restoration designs should be landscape-dependent and explicitly incorporate spatially structured elements such as elevation gradients to maximize community diversity in reconstructed tidal freshwater marshes. Optimal designs include areas of high seed input, areas of high species turnover, as well as other areas of greater stability.","container-title":"Journal of Vegetation Science","DOI":"10.1111/j.1654-1103.2009.01083.x","ISSN":"1654-1103","issue":"4","language":"en","page":"767-778","source":"Wiley Online Library","title":"Vegetation and seed bank dynamics in a tidal freshwater marsh","volume":"20","author":[{"family":"Hopfensperger","given":"K. N."},{"family":"Engelhardt","given":"K. a. M."},{"family":"Lookingbill","given":"T. R."}],"issued":{"date-parts":[["2009"]]}}}],"schema":"https://github.com/citation-style-language/schema/raw/master/csl-citation.json"} </w:delInstrText>
        </w:r>
        <w:r w:rsidDel="00102BB6">
          <w:fldChar w:fldCharType="separate"/>
        </w:r>
        <w:r w:rsidRPr="008208AE" w:rsidDel="00102BB6">
          <w:rPr>
            <w:rFonts w:ascii="Calibri" w:hAnsi="Calibri" w:cs="Calibri"/>
          </w:rPr>
          <w:delText>(Hopfensperger, Engelhardt, &amp; Lookingbill, 2009)</w:delText>
        </w:r>
        <w:r w:rsidDel="00102BB6">
          <w:fldChar w:fldCharType="end"/>
        </w:r>
      </w:del>
    </w:p>
    <w:p w14:paraId="5FD9C5C3" w14:textId="304C58DD" w:rsidR="00E4772E" w:rsidRDefault="00E4772E">
      <w:pPr>
        <w:rPr>
          <w:rFonts w:asciiTheme="majorHAnsi" w:eastAsiaTheme="majorEastAsia" w:hAnsiTheme="majorHAnsi" w:cstheme="majorBidi"/>
          <w:color w:val="2F5496" w:themeColor="accent1" w:themeShade="BF"/>
          <w:sz w:val="32"/>
          <w:szCs w:val="32"/>
        </w:rPr>
      </w:pPr>
      <w:del w:id="455" w:author="Stefanie Lane" w:date="2022-01-16T21:45:00Z">
        <w:r w:rsidDel="00FE6EEE">
          <w:br w:type="page"/>
        </w:r>
      </w:del>
    </w:p>
    <w:p w14:paraId="68F05C18" w14:textId="7CF2C2EF" w:rsidR="00692F6B" w:rsidRDefault="007A7764" w:rsidP="007A7764">
      <w:pPr>
        <w:pStyle w:val="Heading1"/>
      </w:pPr>
      <w:r>
        <w:lastRenderedPageBreak/>
        <w:t>Results</w:t>
      </w:r>
    </w:p>
    <w:p w14:paraId="237474F2" w14:textId="77777777" w:rsidR="00102BB6" w:rsidRDefault="00102BB6" w:rsidP="00102BB6">
      <w:pPr>
        <w:keepNext/>
        <w:rPr>
          <w:ins w:id="456" w:author="Stefanie Lane" w:date="2022-01-16T20:34:00Z"/>
        </w:rPr>
      </w:pPr>
      <w:ins w:id="457" w:author="Stefanie Lane" w:date="2022-01-16T20:34:00Z">
        <w:r>
          <w:rPr>
            <w:noProof/>
          </w:rPr>
          <w:drawing>
            <wp:inline distT="0" distB="0" distL="0" distR="0" wp14:anchorId="1E96C680" wp14:editId="1949DB5E">
              <wp:extent cx="5966665" cy="29352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966665" cy="2935254"/>
                      </a:xfrm>
                      <a:prstGeom prst="rect">
                        <a:avLst/>
                      </a:prstGeom>
                    </pic:spPr>
                  </pic:pic>
                </a:graphicData>
              </a:graphic>
            </wp:inline>
          </w:drawing>
        </w:r>
      </w:ins>
    </w:p>
    <w:p w14:paraId="45B7286D" w14:textId="77777777" w:rsidR="00102BB6" w:rsidRPr="00B16C2D" w:rsidRDefault="00102BB6" w:rsidP="00102BB6">
      <w:pPr>
        <w:pStyle w:val="Caption"/>
        <w:rPr>
          <w:ins w:id="458" w:author="Stefanie Lane" w:date="2022-01-16T20:34:00Z"/>
        </w:rPr>
      </w:pPr>
      <w:ins w:id="459" w:author="Stefanie Lane" w:date="2022-01-16T20:34:00Z">
        <w:r>
          <w:t xml:space="preserve">Figure </w:t>
        </w:r>
        <w:r>
          <w:fldChar w:fldCharType="begin"/>
        </w:r>
        <w:r>
          <w:instrText xml:space="preserve"> SEQ Figure \* ARABIC </w:instrText>
        </w:r>
        <w:r>
          <w:fldChar w:fldCharType="separate"/>
        </w:r>
        <w:r>
          <w:rPr>
            <w:noProof/>
          </w:rPr>
          <w:t>1</w:t>
        </w:r>
        <w:r>
          <w:rPr>
            <w:noProof/>
          </w:rPr>
          <w:fldChar w:fldCharType="end"/>
        </w:r>
        <w:r>
          <w:t xml:space="preserve">. Annual life histories dominate above-ground cover at grubbed sites in the Little Qualicum River Estuary, while similar disturbance at Nanaimo Estuary results in bare, unvegetated soil. Perennial, rhizomatous graminoids overwhelmingly dominate patches within five years of herbivory release in Little Qualicum, and both estuaries are dominated by this functional group at reference sites. (n = 4 per age class and estuary, except Englishman 2016, n = 3). </w:t>
        </w:r>
      </w:ins>
    </w:p>
    <w:p w14:paraId="4C7B0F3A" w14:textId="77777777" w:rsidR="00102BB6" w:rsidRDefault="00102BB6" w:rsidP="00102BB6">
      <w:pPr>
        <w:keepNext/>
        <w:rPr>
          <w:ins w:id="460" w:author="Stefanie Lane" w:date="2022-01-16T20:34:00Z"/>
        </w:rPr>
      </w:pPr>
      <w:ins w:id="461" w:author="Stefanie Lane" w:date="2022-01-16T20:34:00Z">
        <w:r>
          <w:rPr>
            <w:noProof/>
          </w:rPr>
          <w:drawing>
            <wp:inline distT="0" distB="0" distL="0" distR="0" wp14:anchorId="3A64BA02" wp14:editId="4540BF4F">
              <wp:extent cx="6000750" cy="3233911"/>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007743" cy="3237680"/>
                      </a:xfrm>
                      <a:prstGeom prst="rect">
                        <a:avLst/>
                      </a:prstGeom>
                    </pic:spPr>
                  </pic:pic>
                </a:graphicData>
              </a:graphic>
            </wp:inline>
          </w:drawing>
        </w:r>
      </w:ins>
    </w:p>
    <w:p w14:paraId="2803F1EC" w14:textId="7C7D3924" w:rsidR="00102BB6" w:rsidRDefault="00102BB6" w:rsidP="00102BB6">
      <w:pPr>
        <w:pStyle w:val="Caption"/>
        <w:rPr>
          <w:ins w:id="462" w:author="Stefanie Lane" w:date="2022-01-16T20:34:00Z"/>
        </w:rPr>
      </w:pPr>
      <w:commentRangeStart w:id="463"/>
      <w:ins w:id="464" w:author="Stefanie Lane" w:date="2022-01-16T20:34:00Z">
        <w:r>
          <w:t xml:space="preserve">Figure </w:t>
        </w:r>
        <w:commentRangeEnd w:id="463"/>
        <w:r>
          <w:rPr>
            <w:rStyle w:val="CommentReference"/>
            <w:i w:val="0"/>
            <w:iCs w:val="0"/>
            <w:color w:val="auto"/>
          </w:rPr>
          <w:commentReference w:id="463"/>
        </w:r>
        <w:r>
          <w:fldChar w:fldCharType="begin"/>
        </w:r>
        <w:r>
          <w:instrText xml:space="preserve"> SEQ Figure \* ARABIC </w:instrText>
        </w:r>
        <w:r>
          <w:fldChar w:fldCharType="separate"/>
        </w:r>
        <w:r>
          <w:rPr>
            <w:noProof/>
          </w:rPr>
          <w:t>2</w:t>
        </w:r>
        <w:r>
          <w:rPr>
            <w:noProof/>
          </w:rPr>
          <w:fldChar w:fldCharType="end"/>
        </w:r>
        <w:r>
          <w:t>. Similar to above-ground cover, annual species dominate seed bank at grubbed sites, and decrease in prevalence over time since herbivory release. Rhizomatous, perennial graminoids become increasingly prevalent in the seed bank over time, although they are not as prevalent in the Nanaimo Estuary. Results from pilot germination test in 0.02 m</w:t>
        </w:r>
        <w:r w:rsidRPr="00DF6240">
          <w:rPr>
            <w:vertAlign w:val="superscript"/>
          </w:rPr>
          <w:t>2</w:t>
        </w:r>
        <w:r>
          <w:t xml:space="preserve"> trays (n = 6 per age class and estuary); space constraints</w:t>
        </w:r>
      </w:ins>
      <w:ins w:id="465" w:author="Stefanie Lane" w:date="2022-01-16T20:36:00Z">
        <w:r w:rsidR="00B21AC7">
          <w:t xml:space="preserve"> omitted</w:t>
        </w:r>
      </w:ins>
      <w:ins w:id="466" w:author="Stefanie Lane" w:date="2022-01-16T20:34:00Z">
        <w:r>
          <w:t xml:space="preserve"> 2010 seed banks for Little Qualicum River Estuary and 2020 seed bank for Nanaimo and Englishman were not tested; seed bank samples for 2016 </w:t>
        </w:r>
      </w:ins>
      <w:ins w:id="467" w:author="Stefanie Lane" w:date="2022-01-16T20:37:00Z">
        <w:r w:rsidR="004858E7">
          <w:t>do not exist in</w:t>
        </w:r>
      </w:ins>
      <w:ins w:id="468" w:author="Stefanie Lane" w:date="2022-01-16T20:34:00Z">
        <w:r>
          <w:t xml:space="preserve"> Nanaimo. </w:t>
        </w:r>
      </w:ins>
      <w:ins w:id="469" w:author="Stefanie Lane" w:date="2022-01-16T20:35:00Z">
        <w:r w:rsidR="005239BA">
          <w:t xml:space="preserve">Seed </w:t>
        </w:r>
      </w:ins>
      <w:ins w:id="470" w:author="Stefanie Lane" w:date="2022-01-16T20:34:00Z">
        <w:r>
          <w:t xml:space="preserve">bank sample for </w:t>
        </w:r>
      </w:ins>
      <w:ins w:id="471" w:author="Stefanie Lane" w:date="2022-01-16T20:37:00Z">
        <w:r w:rsidR="00B21AC7">
          <w:t>20</w:t>
        </w:r>
        <w:r w:rsidR="00E85BBC">
          <w:t>16 seed banks in Englishman are not available</w:t>
        </w:r>
      </w:ins>
      <w:ins w:id="472" w:author="Stefanie Lane" w:date="2022-01-16T20:35:00Z">
        <w:r w:rsidR="005239BA">
          <w:t xml:space="preserve"> due to site history misunderstanding at time of sampling</w:t>
        </w:r>
      </w:ins>
      <w:ins w:id="473" w:author="Stefanie Lane" w:date="2022-01-16T20:34:00Z">
        <w:r>
          <w:t xml:space="preserve">.  </w:t>
        </w:r>
      </w:ins>
    </w:p>
    <w:p w14:paraId="082D5119" w14:textId="77777777" w:rsidR="00E4772E" w:rsidRPr="00E4772E" w:rsidRDefault="00E4772E" w:rsidP="00E4772E"/>
    <w:p w14:paraId="09E0DA28" w14:textId="121DE91B" w:rsidR="007A7764" w:rsidRDefault="007A7764" w:rsidP="007A7764"/>
    <w:p w14:paraId="45F44558" w14:textId="2556B484" w:rsidR="008208AE" w:rsidDel="00102BB6" w:rsidRDefault="00EE76B7" w:rsidP="008208AE">
      <w:pPr>
        <w:keepNext/>
        <w:rPr>
          <w:del w:id="474" w:author="Stefanie Lane" w:date="2022-01-16T20:34:00Z"/>
        </w:rPr>
      </w:pPr>
      <w:del w:id="475" w:author="Stefanie Lane" w:date="2022-01-16T20:34:00Z">
        <w:r w:rsidDel="00102BB6">
          <w:rPr>
            <w:noProof/>
            <w:lang w:val="en-CA" w:eastAsia="en-CA"/>
          </w:rPr>
          <w:drawing>
            <wp:inline distT="0" distB="0" distL="0" distR="0" wp14:anchorId="67593898" wp14:editId="0F5AB176">
              <wp:extent cx="6358890" cy="4267835"/>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58890" cy="4267835"/>
                      </a:xfrm>
                      <a:prstGeom prst="rect">
                        <a:avLst/>
                      </a:prstGeom>
                      <a:noFill/>
                    </pic:spPr>
                  </pic:pic>
                </a:graphicData>
              </a:graphic>
            </wp:inline>
          </w:drawing>
        </w:r>
      </w:del>
    </w:p>
    <w:p w14:paraId="2084699B" w14:textId="639C2456" w:rsidR="007A7764" w:rsidDel="00102BB6" w:rsidRDefault="008208AE" w:rsidP="008208AE">
      <w:pPr>
        <w:pStyle w:val="Caption"/>
        <w:rPr>
          <w:del w:id="476" w:author="Stefanie Lane" w:date="2022-01-16T20:34:00Z"/>
        </w:rPr>
      </w:pPr>
      <w:del w:id="477" w:author="Stefanie Lane" w:date="2022-01-16T20:34:00Z">
        <w:r w:rsidDel="00102BB6">
          <w:delText xml:space="preserve">Figure </w:delText>
        </w:r>
        <w:r w:rsidR="00251753" w:rsidDel="00102BB6">
          <w:fldChar w:fldCharType="begin"/>
        </w:r>
        <w:r w:rsidR="00251753" w:rsidDel="00102BB6">
          <w:delInstrText xml:space="preserve"> SEQ Figure \* ARABIC </w:delInstrText>
        </w:r>
        <w:r w:rsidR="00251753" w:rsidDel="00102BB6">
          <w:fldChar w:fldCharType="separate"/>
        </w:r>
        <w:r w:rsidDel="00102BB6">
          <w:rPr>
            <w:noProof/>
          </w:rPr>
          <w:delText>2</w:delText>
        </w:r>
        <w:r w:rsidR="00251753" w:rsidDel="00102BB6">
          <w:rPr>
            <w:noProof/>
          </w:rPr>
          <w:fldChar w:fldCharType="end"/>
        </w:r>
        <w:r w:rsidDel="00102BB6">
          <w:delText xml:space="preserve">. Example figure of mock results, modified from Fig. 4 in Rago et al., 2020. </w:delText>
        </w:r>
        <w:r w:rsidR="00BF103C" w:rsidDel="00102BB6">
          <w:delText xml:space="preserve">Because figure is not based on actual data from the </w:delText>
        </w:r>
        <w:r w:rsidR="00EE76B7" w:rsidDel="00102BB6">
          <w:delText>Vancouver Island Estuaries</w:delText>
        </w:r>
        <w:r w:rsidR="00BF103C" w:rsidDel="00102BB6">
          <w:delText>, not all disturbance conditions</w:delText>
        </w:r>
        <w:r w:rsidR="00EE76B7" w:rsidDel="00102BB6">
          <w:delText xml:space="preserve"> for Little Qualicum River</w:delText>
        </w:r>
        <w:r w:rsidR="00BF103C" w:rsidDel="00102BB6">
          <w:delText xml:space="preserve"> are represented in this figure. </w:delText>
        </w:r>
        <w:commentRangeStart w:id="478"/>
        <w:r w:rsidR="00500485" w:rsidDel="00102BB6">
          <w:delText xml:space="preserve">Englishman River mock results omitted. </w:delText>
        </w:r>
        <w:commentRangeEnd w:id="478"/>
        <w:r w:rsidR="00DB3E5E" w:rsidDel="00102BB6">
          <w:rPr>
            <w:rStyle w:val="CommentReference"/>
            <w:i w:val="0"/>
            <w:iCs w:val="0"/>
            <w:color w:val="auto"/>
          </w:rPr>
          <w:commentReference w:id="478"/>
        </w:r>
      </w:del>
    </w:p>
    <w:p w14:paraId="3E5C7B4B" w14:textId="1E395D94" w:rsidR="00E4772E" w:rsidDel="00102BB6" w:rsidRDefault="00E4772E">
      <w:pPr>
        <w:rPr>
          <w:del w:id="479" w:author="Stefanie Lane" w:date="2022-01-16T20:34:00Z"/>
          <w:rFonts w:asciiTheme="majorHAnsi" w:eastAsiaTheme="majorEastAsia" w:hAnsiTheme="majorHAnsi" w:cstheme="majorBidi"/>
          <w:color w:val="2F5496" w:themeColor="accent1" w:themeShade="BF"/>
          <w:sz w:val="32"/>
          <w:szCs w:val="32"/>
        </w:rPr>
      </w:pPr>
      <w:del w:id="480" w:author="Stefanie Lane" w:date="2022-01-16T20:34:00Z">
        <w:r w:rsidDel="00102BB6">
          <w:br w:type="page"/>
        </w:r>
      </w:del>
    </w:p>
    <w:p w14:paraId="1DE7F67E" w14:textId="052215FD" w:rsidR="00CC4BC2" w:rsidRDefault="00CC4BC2" w:rsidP="00CC4BC2">
      <w:pPr>
        <w:pStyle w:val="Heading1"/>
        <w:rPr>
          <w:ins w:id="481" w:author="Stefanie Lane" w:date="2022-01-16T21:59:00Z"/>
        </w:rPr>
      </w:pPr>
      <w:r>
        <w:t>Discussion</w:t>
      </w:r>
    </w:p>
    <w:p w14:paraId="07B24176" w14:textId="2B91DE31" w:rsidR="00422382" w:rsidRDefault="00422382" w:rsidP="00422382">
      <w:pPr>
        <w:pStyle w:val="ListParagraph"/>
        <w:numPr>
          <w:ilvl w:val="0"/>
          <w:numId w:val="7"/>
        </w:numPr>
        <w:rPr>
          <w:ins w:id="482" w:author="Stefanie Lane" w:date="2022-01-16T21:59:00Z"/>
        </w:rPr>
      </w:pPr>
      <w:ins w:id="483" w:author="Stefanie Lane" w:date="2022-01-16T21:59:00Z">
        <w:r>
          <w:t>Answer the questions</w:t>
        </w:r>
      </w:ins>
    </w:p>
    <w:p w14:paraId="1605D6F8" w14:textId="034E13AF" w:rsidR="00422382" w:rsidRDefault="00422382" w:rsidP="00422382">
      <w:pPr>
        <w:pStyle w:val="ListParagraph"/>
        <w:numPr>
          <w:ilvl w:val="0"/>
          <w:numId w:val="7"/>
        </w:numPr>
        <w:rPr>
          <w:ins w:id="484" w:author="Stefanie Lane" w:date="2022-01-16T22:00:00Z"/>
        </w:rPr>
      </w:pPr>
      <w:ins w:id="485" w:author="Stefanie Lane" w:date="2022-01-16T21:59:00Z">
        <w:r>
          <w:t>What broader pattern has been observed, and wh</w:t>
        </w:r>
      </w:ins>
      <w:ins w:id="486" w:author="Stefanie Lane" w:date="2022-01-16T22:00:00Z">
        <w:r>
          <w:t>at does this mean for passive restoration</w:t>
        </w:r>
        <w:r w:rsidR="00240926">
          <w:t xml:space="preserve">? </w:t>
        </w:r>
      </w:ins>
    </w:p>
    <w:p w14:paraId="7C6661F0" w14:textId="77777777" w:rsidR="008A6750" w:rsidRDefault="00240926" w:rsidP="008A6750">
      <w:pPr>
        <w:pStyle w:val="ListParagraph"/>
        <w:numPr>
          <w:ilvl w:val="1"/>
          <w:numId w:val="7"/>
        </w:numPr>
        <w:rPr>
          <w:ins w:id="487" w:author="Stefanie Lane" w:date="2022-01-16T22:02:00Z"/>
        </w:rPr>
      </w:pPr>
      <w:ins w:id="488" w:author="Stefanie Lane" w:date="2022-01-16T22:00:00Z">
        <w:r>
          <w:t xml:space="preserve">If above-ground functional cover recovers towards the reference </w:t>
        </w:r>
      </w:ins>
      <w:ins w:id="489" w:author="Stefanie Lane" w:date="2022-01-16T22:01:00Z">
        <w:r>
          <w:t xml:space="preserve">condition, this </w:t>
        </w:r>
        <w:r>
          <w:t>builds support that protection of remnant habitat is an effective strategy for recovering structural diversity and function of marsh vegetation</w:t>
        </w:r>
        <w:r>
          <w:t xml:space="preserve">. </w:t>
        </w:r>
      </w:ins>
    </w:p>
    <w:p w14:paraId="424D64E8" w14:textId="4F65C9E7" w:rsidR="008A6750" w:rsidRDefault="008A6750" w:rsidP="008A6750">
      <w:pPr>
        <w:pStyle w:val="ListParagraph"/>
        <w:numPr>
          <w:ilvl w:val="1"/>
          <w:numId w:val="7"/>
        </w:numPr>
        <w:rPr>
          <w:ins w:id="490" w:author="Stefanie Lane" w:date="2022-01-16T22:02:00Z"/>
        </w:rPr>
        <w:pPrChange w:id="491" w:author="Stefanie Lane" w:date="2022-01-16T22:02:00Z">
          <w:pPr>
            <w:pStyle w:val="ListParagraph"/>
            <w:numPr>
              <w:numId w:val="2"/>
            </w:numPr>
            <w:ind w:left="1080" w:hanging="360"/>
          </w:pPr>
        </w:pPrChange>
      </w:pPr>
      <w:ins w:id="492" w:author="Stefanie Lane" w:date="2022-01-16T22:01:00Z">
        <w:r>
          <w:t>If seed banks show a dearth of diversity along a recovery trajectory, or lower species diversity compared to above-ground vegetation (i.e., ordination distance</w:t>
        </w:r>
      </w:ins>
      <w:ins w:id="493" w:author="Stefanie Lane" w:date="2022-01-16T22:02:00Z">
        <w:r>
          <w:t xml:space="preserve"> on NMDS plot), </w:t>
        </w:r>
        <w:r>
          <w:t xml:space="preserve">this builds support for transplanting activities to restore functional </w:t>
        </w:r>
        <w:r w:rsidR="00F40638">
          <w:t>bio</w:t>
        </w:r>
        <w:r>
          <w:t xml:space="preserve">diversity. </w:t>
        </w:r>
      </w:ins>
    </w:p>
    <w:p w14:paraId="585FB5BB" w14:textId="77777777" w:rsidR="00F40638" w:rsidRDefault="00F40638" w:rsidP="00F40638">
      <w:pPr>
        <w:pStyle w:val="ListParagraph"/>
        <w:numPr>
          <w:ilvl w:val="1"/>
          <w:numId w:val="7"/>
        </w:numPr>
        <w:rPr>
          <w:moveTo w:id="494" w:author="Stefanie Lane" w:date="2022-01-16T22:02:00Z"/>
        </w:rPr>
      </w:pPr>
      <w:moveToRangeStart w:id="495" w:author="Stefanie Lane" w:date="2022-01-16T22:02:00Z" w:name="move93262982"/>
      <w:moveTo w:id="496" w:author="Stefanie Lane" w:date="2022-01-16T22:02:00Z">
        <w:r>
          <w:t xml:space="preserve">If seed banks show increased diversity at any point along the recovery trajectory, this opens new questions to test whether species recover naturally from seed bank, or if there are additional limitations on recruitment. </w:t>
        </w:r>
      </w:moveTo>
    </w:p>
    <w:moveToRangeEnd w:id="495"/>
    <w:p w14:paraId="759590A6" w14:textId="17A15C53" w:rsidR="00422382" w:rsidRPr="00422382" w:rsidDel="00F40638" w:rsidRDefault="00422382" w:rsidP="00422382">
      <w:pPr>
        <w:rPr>
          <w:del w:id="497" w:author="Stefanie Lane" w:date="2022-01-16T22:02:00Z"/>
          <w:rPrChange w:id="498" w:author="Stefanie Lane" w:date="2022-01-16T21:59:00Z">
            <w:rPr>
              <w:del w:id="499" w:author="Stefanie Lane" w:date="2022-01-16T22:02:00Z"/>
            </w:rPr>
          </w:rPrChange>
        </w:rPr>
        <w:pPrChange w:id="500" w:author="Stefanie Lane" w:date="2022-01-16T21:59:00Z">
          <w:pPr>
            <w:pStyle w:val="Heading1"/>
          </w:pPr>
        </w:pPrChange>
      </w:pPr>
    </w:p>
    <w:p w14:paraId="21C253F0" w14:textId="63BE0A30" w:rsidR="00CC4BC2" w:rsidRPr="00422382" w:rsidDel="00422382" w:rsidRDefault="00E4772E" w:rsidP="00422382">
      <w:pPr>
        <w:pStyle w:val="ListParagraph"/>
        <w:numPr>
          <w:ilvl w:val="0"/>
          <w:numId w:val="6"/>
        </w:numPr>
        <w:rPr>
          <w:del w:id="501" w:author="Stefanie Lane" w:date="2022-01-16T21:59:00Z"/>
          <w:i/>
          <w:rPrChange w:id="502" w:author="Stefanie Lane" w:date="2022-01-16T21:59:00Z">
            <w:rPr>
              <w:del w:id="503" w:author="Stefanie Lane" w:date="2022-01-16T21:59:00Z"/>
            </w:rPr>
          </w:rPrChange>
        </w:rPr>
      </w:pPr>
      <w:del w:id="504" w:author="Stefanie Lane" w:date="2022-01-16T22:00:00Z">
        <w:r w:rsidDel="00240926">
          <w:delText>Answer the questions</w:delText>
        </w:r>
      </w:del>
      <w:del w:id="505" w:author="Stefanie Lane" w:date="2022-01-16T21:59:00Z">
        <w:r w:rsidDel="00422382">
          <w:delText xml:space="preserve">: </w:delText>
        </w:r>
      </w:del>
    </w:p>
    <w:p w14:paraId="43310C98" w14:textId="7576199A" w:rsidR="00CC3E8E" w:rsidDel="00422382" w:rsidRDefault="00CC3E8E" w:rsidP="00422382">
      <w:pPr>
        <w:pStyle w:val="ListParagraph"/>
        <w:numPr>
          <w:ilvl w:val="0"/>
          <w:numId w:val="6"/>
        </w:numPr>
        <w:rPr>
          <w:del w:id="506" w:author="Stefanie Lane" w:date="2022-01-16T21:59:00Z"/>
        </w:rPr>
        <w:pPrChange w:id="507" w:author="Stefanie Lane" w:date="2022-01-16T21:59:00Z">
          <w:pPr>
            <w:pStyle w:val="ListParagraph"/>
            <w:numPr>
              <w:numId w:val="2"/>
            </w:numPr>
            <w:ind w:left="1080" w:hanging="360"/>
          </w:pPr>
        </w:pPrChange>
      </w:pPr>
      <w:del w:id="508" w:author="Stefanie Lane" w:date="2022-01-16T21:59:00Z">
        <w:r w:rsidDel="00422382">
          <w:delText xml:space="preserve">I expect that the longer sites have been excluded, the more closely the above-ground and seed bank richness/evenness will resemble undisturbed conditions. </w:delText>
        </w:r>
      </w:del>
    </w:p>
    <w:p w14:paraId="2A39D1A9" w14:textId="62DE8DED" w:rsidR="00CC3E8E" w:rsidDel="00422382" w:rsidRDefault="00CC3E8E" w:rsidP="00422382">
      <w:pPr>
        <w:pStyle w:val="ListParagraph"/>
        <w:numPr>
          <w:ilvl w:val="0"/>
          <w:numId w:val="6"/>
        </w:numPr>
        <w:rPr>
          <w:del w:id="509" w:author="Stefanie Lane" w:date="2022-01-16T21:59:00Z"/>
        </w:rPr>
        <w:pPrChange w:id="510" w:author="Stefanie Lane" w:date="2022-01-16T21:59:00Z">
          <w:pPr>
            <w:pStyle w:val="ListParagraph"/>
            <w:numPr>
              <w:numId w:val="2"/>
            </w:numPr>
            <w:ind w:left="1080" w:hanging="360"/>
          </w:pPr>
        </w:pPrChange>
      </w:pPr>
      <w:del w:id="511" w:author="Stefanie Lane" w:date="2022-01-16T21:59:00Z">
        <w:r w:rsidDel="00422382">
          <w:delText xml:space="preserve">I expect that the longer sites have been excluded, the more closely seed banks will match above-ground vegetation. </w:delText>
        </w:r>
      </w:del>
    </w:p>
    <w:p w14:paraId="072D088E" w14:textId="622B52FF" w:rsidR="00CC3E8E" w:rsidDel="00422382" w:rsidRDefault="00CC3E8E" w:rsidP="00422382">
      <w:pPr>
        <w:pStyle w:val="ListParagraph"/>
        <w:numPr>
          <w:ilvl w:val="0"/>
          <w:numId w:val="6"/>
        </w:numPr>
        <w:rPr>
          <w:del w:id="512" w:author="Stefanie Lane" w:date="2022-01-16T21:59:00Z"/>
        </w:rPr>
        <w:pPrChange w:id="513" w:author="Stefanie Lane" w:date="2022-01-16T21:59:00Z">
          <w:pPr>
            <w:pStyle w:val="ListParagraph"/>
            <w:numPr>
              <w:numId w:val="2"/>
            </w:numPr>
            <w:ind w:left="1080" w:hanging="360"/>
          </w:pPr>
        </w:pPrChange>
      </w:pPr>
      <w:del w:id="514" w:author="Stefanie Lane" w:date="2022-01-16T21:59:00Z">
        <w:r w:rsidDel="00422382">
          <w:delText xml:space="preserve">Because there is more opportunity for seed dispersal in unvegetated (grubbed) sites, I expect the grubbed sites to have the greatest seed bank dissimilarity compared to above-ground vegetation. </w:delText>
        </w:r>
      </w:del>
    </w:p>
    <w:p w14:paraId="3C2FD19B" w14:textId="703A2FF1" w:rsidR="005458C9" w:rsidDel="00240926" w:rsidRDefault="005458C9" w:rsidP="00422382">
      <w:pPr>
        <w:pStyle w:val="ListParagraph"/>
        <w:numPr>
          <w:ilvl w:val="0"/>
          <w:numId w:val="6"/>
        </w:numPr>
        <w:rPr>
          <w:del w:id="515" w:author="Stefanie Lane" w:date="2022-01-16T22:00:00Z"/>
        </w:rPr>
        <w:pPrChange w:id="516" w:author="Stefanie Lane" w:date="2022-01-16T21:59:00Z">
          <w:pPr/>
        </w:pPrChange>
      </w:pPr>
      <w:del w:id="517" w:author="Stefanie Lane" w:date="2022-01-16T22:00:00Z">
        <w:r w:rsidDel="00240926">
          <w:delText xml:space="preserve">Anticipated discussion points: </w:delText>
        </w:r>
      </w:del>
    </w:p>
    <w:p w14:paraId="63575403" w14:textId="786623E5" w:rsidR="00E4772E" w:rsidDel="00F40638" w:rsidRDefault="005458C9" w:rsidP="00E4772E">
      <w:pPr>
        <w:pStyle w:val="ListParagraph"/>
        <w:numPr>
          <w:ilvl w:val="0"/>
          <w:numId w:val="2"/>
        </w:numPr>
        <w:rPr>
          <w:del w:id="518" w:author="Stefanie Lane" w:date="2022-01-16T22:02:00Z"/>
        </w:rPr>
      </w:pPr>
      <w:del w:id="519" w:author="Stefanie Lane" w:date="2022-01-16T22:02:00Z">
        <w:r w:rsidDel="00F40638">
          <w:delText>If above-ground vegetation richness/evenness recover towards the reference condition, this builds support that p</w:delText>
        </w:r>
        <w:r w:rsidR="00E4772E" w:rsidDel="00F40638">
          <w:delText xml:space="preserve">rotection of remnant habitat is an effective strategy for recovering structural diversity and function of marsh vegetation. </w:delText>
        </w:r>
      </w:del>
    </w:p>
    <w:p w14:paraId="619D567E" w14:textId="0C2495FE" w:rsidR="005458C9" w:rsidDel="00F40638" w:rsidRDefault="005458C9" w:rsidP="005458C9">
      <w:pPr>
        <w:pStyle w:val="ListParagraph"/>
        <w:numPr>
          <w:ilvl w:val="0"/>
          <w:numId w:val="2"/>
        </w:numPr>
        <w:rPr>
          <w:del w:id="520" w:author="Stefanie Lane" w:date="2022-01-16T22:02:00Z"/>
        </w:rPr>
      </w:pPr>
      <w:del w:id="521" w:author="Stefanie Lane" w:date="2022-01-16T22:02:00Z">
        <w:r w:rsidDel="00F40638">
          <w:delText xml:space="preserve">If seed banks show dearth of diversity along recovery trajectory, </w:delText>
        </w:r>
        <w:r w:rsidDel="008A6750">
          <w:delText xml:space="preserve">this builds support for transplanting activities to restore functional diversity. </w:delText>
        </w:r>
      </w:del>
    </w:p>
    <w:p w14:paraId="364563B9" w14:textId="27C8AB48" w:rsidR="005458C9" w:rsidDel="00F40638" w:rsidRDefault="005458C9" w:rsidP="005458C9">
      <w:pPr>
        <w:pStyle w:val="ListParagraph"/>
        <w:numPr>
          <w:ilvl w:val="1"/>
          <w:numId w:val="2"/>
        </w:numPr>
        <w:rPr>
          <w:moveFrom w:id="522" w:author="Stefanie Lane" w:date="2022-01-16T22:02:00Z"/>
        </w:rPr>
      </w:pPr>
      <w:moveFromRangeStart w:id="523" w:author="Stefanie Lane" w:date="2022-01-16T22:02:00Z" w:name="move93262982"/>
      <w:moveFrom w:id="524" w:author="Stefanie Lane" w:date="2022-01-16T22:02:00Z">
        <w:r w:rsidDel="00F40638">
          <w:t xml:space="preserve">If seed banks show increased diversity at any point along the recovery trajectory, this opens new questions to test whether species recover naturally from seed bank, or if there are additional limitations on recruitment. </w:t>
        </w:r>
      </w:moveFrom>
    </w:p>
    <w:moveFromRangeEnd w:id="523"/>
    <w:p w14:paraId="3F073761" w14:textId="69C18473" w:rsidR="005458C9" w:rsidRDefault="005458C9" w:rsidP="005458C9">
      <w:r>
        <w:t xml:space="preserve">Broader importance: </w:t>
      </w:r>
    </w:p>
    <w:p w14:paraId="1C32A9BD" w14:textId="57958CD6" w:rsidR="00E4772E" w:rsidRDefault="00E4772E" w:rsidP="00E4772E">
      <w:pPr>
        <w:pStyle w:val="ListParagraph"/>
        <w:numPr>
          <w:ilvl w:val="0"/>
          <w:numId w:val="2"/>
        </w:numPr>
      </w:pPr>
      <w:r>
        <w:t xml:space="preserve">Recovery of these habitats is important for supporting populations of juvenile salmonids, and for coastal resilience to sea level rise. </w:t>
      </w:r>
    </w:p>
    <w:p w14:paraId="2A0679D0" w14:textId="5E75F358" w:rsidR="008208AE" w:rsidRPr="00F40638" w:rsidRDefault="008208AE">
      <w:pPr>
        <w:rPr>
          <w:rPrChange w:id="525" w:author="Stefanie Lane" w:date="2022-01-16T22:02:00Z">
            <w:rPr>
              <w:i/>
            </w:rPr>
          </w:rPrChange>
        </w:rPr>
      </w:pPr>
    </w:p>
    <w:p w14:paraId="3DFF69D3" w14:textId="77777777" w:rsidR="005458C9" w:rsidRDefault="005458C9">
      <w:pPr>
        <w:rPr>
          <w:rFonts w:asciiTheme="majorHAnsi" w:eastAsiaTheme="majorEastAsia" w:hAnsiTheme="majorHAnsi" w:cstheme="majorBidi"/>
          <w:color w:val="2F5496" w:themeColor="accent1" w:themeShade="BF"/>
          <w:sz w:val="32"/>
          <w:szCs w:val="32"/>
        </w:rPr>
      </w:pPr>
      <w:r>
        <w:br w:type="page"/>
      </w:r>
    </w:p>
    <w:p w14:paraId="0CEC5981" w14:textId="3F12597A" w:rsidR="008208AE" w:rsidRDefault="008208AE" w:rsidP="008208AE">
      <w:pPr>
        <w:pStyle w:val="Heading1"/>
      </w:pPr>
      <w:r>
        <w:lastRenderedPageBreak/>
        <w:t>Literature Cited</w:t>
      </w:r>
    </w:p>
    <w:p w14:paraId="40F41C0A" w14:textId="77777777" w:rsidR="00C758B3" w:rsidRPr="00C758B3" w:rsidRDefault="008208AE" w:rsidP="00C758B3">
      <w:pPr>
        <w:pStyle w:val="Bibliography"/>
        <w:rPr>
          <w:rFonts w:ascii="Calibri" w:hAnsi="Calibri" w:cs="Calibri"/>
        </w:rPr>
      </w:pPr>
      <w:r>
        <w:fldChar w:fldCharType="begin"/>
      </w:r>
      <w:r w:rsidR="00654790">
        <w:instrText xml:space="preserve"> ADDIN ZOTERO_BIBL {"uncited":[],"omitted":[],"custom":[]} CSL_BIBLIOGRAPHY </w:instrText>
      </w:r>
      <w:r>
        <w:fldChar w:fldCharType="separate"/>
      </w:r>
      <w:proofErr w:type="spellStart"/>
      <w:r w:rsidR="00C758B3" w:rsidRPr="00C758B3">
        <w:rPr>
          <w:rFonts w:ascii="Calibri" w:hAnsi="Calibri" w:cs="Calibri"/>
        </w:rPr>
        <w:t>Brudvig</w:t>
      </w:r>
      <w:proofErr w:type="spellEnd"/>
      <w:r w:rsidR="00C758B3" w:rsidRPr="00C758B3">
        <w:rPr>
          <w:rFonts w:ascii="Calibri" w:hAnsi="Calibri" w:cs="Calibri"/>
        </w:rPr>
        <w:t xml:space="preserve">, L. A., Barak, R. S., Bauer, J. T., </w:t>
      </w:r>
      <w:proofErr w:type="spellStart"/>
      <w:r w:rsidR="00C758B3" w:rsidRPr="00C758B3">
        <w:rPr>
          <w:rFonts w:ascii="Calibri" w:hAnsi="Calibri" w:cs="Calibri"/>
        </w:rPr>
        <w:t>Caughlin</w:t>
      </w:r>
      <w:proofErr w:type="spellEnd"/>
      <w:r w:rsidR="00C758B3" w:rsidRPr="00C758B3">
        <w:rPr>
          <w:rFonts w:ascii="Calibri" w:hAnsi="Calibri" w:cs="Calibri"/>
        </w:rPr>
        <w:t xml:space="preserve">, T. T., Laughlin, D. C., Larios, L., … </w:t>
      </w:r>
      <w:proofErr w:type="spellStart"/>
      <w:r w:rsidR="00C758B3" w:rsidRPr="00C758B3">
        <w:rPr>
          <w:rFonts w:ascii="Calibri" w:hAnsi="Calibri" w:cs="Calibri"/>
        </w:rPr>
        <w:t>Zirbel</w:t>
      </w:r>
      <w:proofErr w:type="spellEnd"/>
      <w:r w:rsidR="00C758B3" w:rsidRPr="00C758B3">
        <w:rPr>
          <w:rFonts w:ascii="Calibri" w:hAnsi="Calibri" w:cs="Calibri"/>
        </w:rPr>
        <w:t xml:space="preserve">, C. R. (2017). Interpreting variation to advance predictive restoration science. </w:t>
      </w:r>
      <w:r w:rsidR="00C758B3" w:rsidRPr="00C758B3">
        <w:rPr>
          <w:rFonts w:ascii="Calibri" w:hAnsi="Calibri" w:cs="Calibri"/>
          <w:i/>
          <w:iCs/>
        </w:rPr>
        <w:t>Journal of Applied Ecology</w:t>
      </w:r>
      <w:r w:rsidR="00C758B3" w:rsidRPr="00C758B3">
        <w:rPr>
          <w:rFonts w:ascii="Calibri" w:hAnsi="Calibri" w:cs="Calibri"/>
        </w:rPr>
        <w:t xml:space="preserve">, </w:t>
      </w:r>
      <w:r w:rsidR="00C758B3" w:rsidRPr="00C758B3">
        <w:rPr>
          <w:rFonts w:ascii="Calibri" w:hAnsi="Calibri" w:cs="Calibri"/>
          <w:i/>
          <w:iCs/>
        </w:rPr>
        <w:t>54</w:t>
      </w:r>
      <w:r w:rsidR="00C758B3" w:rsidRPr="00C758B3">
        <w:rPr>
          <w:rFonts w:ascii="Calibri" w:hAnsi="Calibri" w:cs="Calibri"/>
        </w:rPr>
        <w:t>, 1018–1027.</w:t>
      </w:r>
    </w:p>
    <w:p w14:paraId="6FE47523" w14:textId="77777777" w:rsidR="00C758B3" w:rsidRPr="00C758B3" w:rsidRDefault="00C758B3" w:rsidP="00C758B3">
      <w:pPr>
        <w:pStyle w:val="Bibliography"/>
        <w:rPr>
          <w:rFonts w:ascii="Calibri" w:hAnsi="Calibri" w:cs="Calibri"/>
        </w:rPr>
      </w:pPr>
      <w:r w:rsidRPr="00C758B3">
        <w:rPr>
          <w:rFonts w:ascii="Calibri" w:hAnsi="Calibri" w:cs="Calibri"/>
        </w:rPr>
        <w:t xml:space="preserve">Dawe, N., Boyd, S., </w:t>
      </w:r>
      <w:proofErr w:type="spellStart"/>
      <w:r w:rsidRPr="00C758B3">
        <w:rPr>
          <w:rFonts w:ascii="Calibri" w:hAnsi="Calibri" w:cs="Calibri"/>
        </w:rPr>
        <w:t>Buechert</w:t>
      </w:r>
      <w:proofErr w:type="spellEnd"/>
      <w:r w:rsidRPr="00C758B3">
        <w:rPr>
          <w:rFonts w:ascii="Calibri" w:hAnsi="Calibri" w:cs="Calibri"/>
        </w:rPr>
        <w:t>, R., &amp; Stewart, A. (2011). Recent, significant changes to the native marsh vegetation of the Little Qualicum River estuary, British Columbia; a case of too many Canada Geese (</w:t>
      </w:r>
      <w:proofErr w:type="spellStart"/>
      <w:r w:rsidRPr="00C758B3">
        <w:rPr>
          <w:rFonts w:ascii="Calibri" w:hAnsi="Calibri" w:cs="Calibri"/>
        </w:rPr>
        <w:t>Branta</w:t>
      </w:r>
      <w:proofErr w:type="spellEnd"/>
      <w:r w:rsidRPr="00C758B3">
        <w:rPr>
          <w:rFonts w:ascii="Calibri" w:hAnsi="Calibri" w:cs="Calibri"/>
        </w:rPr>
        <w:t xml:space="preserve"> canadensis)? </w:t>
      </w:r>
      <w:r w:rsidRPr="00C758B3">
        <w:rPr>
          <w:rFonts w:ascii="Calibri" w:hAnsi="Calibri" w:cs="Calibri"/>
          <w:i/>
          <w:iCs/>
        </w:rPr>
        <w:t>Journal of the British Columbia Field Ornithologists</w:t>
      </w:r>
      <w:r w:rsidRPr="00C758B3">
        <w:rPr>
          <w:rFonts w:ascii="Calibri" w:hAnsi="Calibri" w:cs="Calibri"/>
        </w:rPr>
        <w:t xml:space="preserve">, </w:t>
      </w:r>
      <w:r w:rsidRPr="00C758B3">
        <w:rPr>
          <w:rFonts w:ascii="Calibri" w:hAnsi="Calibri" w:cs="Calibri"/>
          <w:i/>
          <w:iCs/>
        </w:rPr>
        <w:t>21</w:t>
      </w:r>
      <w:r w:rsidRPr="00C758B3">
        <w:rPr>
          <w:rFonts w:ascii="Calibri" w:hAnsi="Calibri" w:cs="Calibri"/>
        </w:rPr>
        <w:t>, 11–31.</w:t>
      </w:r>
    </w:p>
    <w:p w14:paraId="2A6EA0D3" w14:textId="77777777" w:rsidR="00C758B3" w:rsidRPr="00C758B3" w:rsidRDefault="00C758B3" w:rsidP="00C758B3">
      <w:pPr>
        <w:pStyle w:val="Bibliography"/>
        <w:rPr>
          <w:rFonts w:ascii="Calibri" w:hAnsi="Calibri" w:cs="Calibri"/>
        </w:rPr>
      </w:pPr>
      <w:r w:rsidRPr="00C758B3">
        <w:rPr>
          <w:rFonts w:ascii="Calibri" w:hAnsi="Calibri" w:cs="Calibri"/>
        </w:rPr>
        <w:t>Dawe, N. K., &amp; Stewart, A. C. (2010). The Canada Goose (</w:t>
      </w:r>
      <w:proofErr w:type="spellStart"/>
      <w:r w:rsidRPr="00C758B3">
        <w:rPr>
          <w:rFonts w:ascii="Calibri" w:hAnsi="Calibri" w:cs="Calibri"/>
        </w:rPr>
        <w:t>Branta</w:t>
      </w:r>
      <w:proofErr w:type="spellEnd"/>
      <w:r w:rsidRPr="00C758B3">
        <w:rPr>
          <w:rFonts w:ascii="Calibri" w:hAnsi="Calibri" w:cs="Calibri"/>
        </w:rPr>
        <w:t xml:space="preserve"> canadensis) on Vancouver Island, British Columbia. </w:t>
      </w:r>
      <w:r w:rsidRPr="00C758B3">
        <w:rPr>
          <w:rFonts w:ascii="Calibri" w:hAnsi="Calibri" w:cs="Calibri"/>
          <w:i/>
          <w:iCs/>
        </w:rPr>
        <w:t>British Columbia Birds</w:t>
      </w:r>
      <w:r w:rsidRPr="00C758B3">
        <w:rPr>
          <w:rFonts w:ascii="Calibri" w:hAnsi="Calibri" w:cs="Calibri"/>
        </w:rPr>
        <w:t xml:space="preserve">, </w:t>
      </w:r>
      <w:r w:rsidRPr="00C758B3">
        <w:rPr>
          <w:rFonts w:ascii="Calibri" w:hAnsi="Calibri" w:cs="Calibri"/>
          <w:i/>
          <w:iCs/>
        </w:rPr>
        <w:t>20</w:t>
      </w:r>
      <w:r w:rsidRPr="00C758B3">
        <w:rPr>
          <w:rFonts w:ascii="Calibri" w:hAnsi="Calibri" w:cs="Calibri"/>
        </w:rPr>
        <w:t>, 18.</w:t>
      </w:r>
    </w:p>
    <w:p w14:paraId="711C81B6" w14:textId="77777777" w:rsidR="00C758B3" w:rsidRPr="00C758B3" w:rsidRDefault="00C758B3" w:rsidP="00C758B3">
      <w:pPr>
        <w:pStyle w:val="Bibliography"/>
        <w:rPr>
          <w:rFonts w:ascii="Calibri" w:hAnsi="Calibri" w:cs="Calibri"/>
        </w:rPr>
      </w:pPr>
      <w:r w:rsidRPr="00C758B3">
        <w:rPr>
          <w:rFonts w:ascii="Calibri" w:hAnsi="Calibri" w:cs="Calibri"/>
        </w:rPr>
        <w:t xml:space="preserve">Dawe, N. K., &amp; White, E. R. (1982). Some aspects of the vegetation ecology of the Little Qualicum River estuary, British Columbia. </w:t>
      </w:r>
      <w:r w:rsidRPr="00C758B3">
        <w:rPr>
          <w:rFonts w:ascii="Calibri" w:hAnsi="Calibri" w:cs="Calibri"/>
          <w:i/>
          <w:iCs/>
        </w:rPr>
        <w:t>Canadian Journal of Botany</w:t>
      </w:r>
      <w:r w:rsidRPr="00C758B3">
        <w:rPr>
          <w:rFonts w:ascii="Calibri" w:hAnsi="Calibri" w:cs="Calibri"/>
        </w:rPr>
        <w:t xml:space="preserve">, </w:t>
      </w:r>
      <w:r w:rsidRPr="00C758B3">
        <w:rPr>
          <w:rFonts w:ascii="Calibri" w:hAnsi="Calibri" w:cs="Calibri"/>
          <w:i/>
          <w:iCs/>
        </w:rPr>
        <w:t>60</w:t>
      </w:r>
      <w:r w:rsidRPr="00C758B3">
        <w:rPr>
          <w:rFonts w:ascii="Calibri" w:hAnsi="Calibri" w:cs="Calibri"/>
        </w:rPr>
        <w:t>, 1447–1460.</w:t>
      </w:r>
    </w:p>
    <w:p w14:paraId="6DA912C2" w14:textId="77777777" w:rsidR="00C758B3" w:rsidRPr="00C758B3" w:rsidRDefault="00C758B3" w:rsidP="00C758B3">
      <w:pPr>
        <w:pStyle w:val="Bibliography"/>
        <w:rPr>
          <w:rFonts w:ascii="Calibri" w:hAnsi="Calibri" w:cs="Calibri"/>
        </w:rPr>
      </w:pPr>
      <w:r w:rsidRPr="00C758B3">
        <w:rPr>
          <w:rFonts w:ascii="Calibri" w:hAnsi="Calibri" w:cs="Calibri"/>
        </w:rPr>
        <w:t xml:space="preserve">Hitchcock, C. L., &amp; Cronquist, A. (1973). </w:t>
      </w:r>
      <w:r w:rsidRPr="00C758B3">
        <w:rPr>
          <w:rFonts w:ascii="Calibri" w:hAnsi="Calibri" w:cs="Calibri"/>
          <w:i/>
          <w:iCs/>
        </w:rPr>
        <w:t>Flora of the Pacific Northwest, an illustrated manual</w:t>
      </w:r>
      <w:r w:rsidRPr="00C758B3">
        <w:rPr>
          <w:rFonts w:ascii="Calibri" w:hAnsi="Calibri" w:cs="Calibri"/>
        </w:rPr>
        <w:t>. Seattle and London: University of Washington Press.</w:t>
      </w:r>
    </w:p>
    <w:p w14:paraId="0A418F32" w14:textId="77777777" w:rsidR="00C758B3" w:rsidRPr="00C758B3" w:rsidRDefault="00C758B3" w:rsidP="00C758B3">
      <w:pPr>
        <w:pStyle w:val="Bibliography"/>
        <w:rPr>
          <w:rFonts w:ascii="Calibri" w:hAnsi="Calibri" w:cs="Calibri"/>
        </w:rPr>
      </w:pPr>
      <w:r w:rsidRPr="00C758B3">
        <w:rPr>
          <w:rFonts w:ascii="Calibri" w:hAnsi="Calibri" w:cs="Calibri"/>
        </w:rPr>
        <w:t xml:space="preserve">Kennedy, K. A. (1982). </w:t>
      </w:r>
      <w:r w:rsidRPr="00C758B3">
        <w:rPr>
          <w:rFonts w:ascii="Calibri" w:hAnsi="Calibri" w:cs="Calibri"/>
          <w:i/>
          <w:iCs/>
        </w:rPr>
        <w:t>Plant communities and their standing crops on estuaries of the east coast of Vancouver Island</w:t>
      </w:r>
      <w:r w:rsidRPr="00C758B3">
        <w:rPr>
          <w:rFonts w:ascii="Calibri" w:hAnsi="Calibri" w:cs="Calibri"/>
        </w:rPr>
        <w:t>. University of British Columbia, Vancouver, BC, Canada.</w:t>
      </w:r>
    </w:p>
    <w:p w14:paraId="101F283D" w14:textId="77777777" w:rsidR="00C758B3" w:rsidRPr="00C758B3" w:rsidRDefault="00C758B3" w:rsidP="00C758B3">
      <w:pPr>
        <w:pStyle w:val="Bibliography"/>
        <w:rPr>
          <w:rFonts w:ascii="Calibri" w:hAnsi="Calibri" w:cs="Calibri"/>
        </w:rPr>
      </w:pPr>
      <w:r w:rsidRPr="00C758B3">
        <w:rPr>
          <w:rFonts w:ascii="Calibri" w:hAnsi="Calibri" w:cs="Calibri"/>
        </w:rPr>
        <w:t xml:space="preserve">Lane, S. (2022). Using marsh organs to test seed recruitment in tidal freshwater marshes. </w:t>
      </w:r>
      <w:r w:rsidRPr="00C758B3">
        <w:rPr>
          <w:rFonts w:ascii="Calibri" w:hAnsi="Calibri" w:cs="Calibri"/>
          <w:i/>
          <w:iCs/>
        </w:rPr>
        <w:t>Applications in Plant Sciences</w:t>
      </w:r>
      <w:r w:rsidRPr="00C758B3">
        <w:rPr>
          <w:rFonts w:ascii="Calibri" w:hAnsi="Calibri" w:cs="Calibri"/>
        </w:rPr>
        <w:t xml:space="preserve">, </w:t>
      </w:r>
      <w:r w:rsidRPr="00C758B3">
        <w:rPr>
          <w:rFonts w:ascii="Calibri" w:hAnsi="Calibri" w:cs="Calibri"/>
          <w:i/>
          <w:iCs/>
        </w:rPr>
        <w:t>10</w:t>
      </w:r>
      <w:r w:rsidRPr="00C758B3">
        <w:rPr>
          <w:rFonts w:ascii="Calibri" w:hAnsi="Calibri" w:cs="Calibri"/>
        </w:rPr>
        <w:t>, in press.</w:t>
      </w:r>
    </w:p>
    <w:p w14:paraId="1657730C" w14:textId="77777777" w:rsidR="00C758B3" w:rsidRPr="00C758B3" w:rsidRDefault="00C758B3" w:rsidP="00C758B3">
      <w:pPr>
        <w:pStyle w:val="Bibliography"/>
        <w:rPr>
          <w:rFonts w:ascii="Calibri" w:hAnsi="Calibri" w:cs="Calibri"/>
        </w:rPr>
      </w:pPr>
      <w:proofErr w:type="spellStart"/>
      <w:r w:rsidRPr="00C758B3">
        <w:rPr>
          <w:rFonts w:ascii="Calibri" w:hAnsi="Calibri" w:cs="Calibri"/>
        </w:rPr>
        <w:t>Török</w:t>
      </w:r>
      <w:proofErr w:type="spellEnd"/>
      <w:r w:rsidRPr="00C758B3">
        <w:rPr>
          <w:rFonts w:ascii="Calibri" w:hAnsi="Calibri" w:cs="Calibri"/>
        </w:rPr>
        <w:t xml:space="preserve">, P., &amp; Helm, A. (2017). Ecological theory provides strong support for habitat restoration. </w:t>
      </w:r>
      <w:r w:rsidRPr="00C758B3">
        <w:rPr>
          <w:rFonts w:ascii="Calibri" w:hAnsi="Calibri" w:cs="Calibri"/>
          <w:i/>
          <w:iCs/>
        </w:rPr>
        <w:t>Biological Conservation</w:t>
      </w:r>
      <w:r w:rsidRPr="00C758B3">
        <w:rPr>
          <w:rFonts w:ascii="Calibri" w:hAnsi="Calibri" w:cs="Calibri"/>
        </w:rPr>
        <w:t xml:space="preserve">, </w:t>
      </w:r>
      <w:r w:rsidRPr="00C758B3">
        <w:rPr>
          <w:rFonts w:ascii="Calibri" w:hAnsi="Calibri" w:cs="Calibri"/>
          <w:i/>
          <w:iCs/>
        </w:rPr>
        <w:t>206</w:t>
      </w:r>
      <w:r w:rsidRPr="00C758B3">
        <w:rPr>
          <w:rFonts w:ascii="Calibri" w:hAnsi="Calibri" w:cs="Calibri"/>
        </w:rPr>
        <w:t>, 85–91.</w:t>
      </w:r>
    </w:p>
    <w:p w14:paraId="3EA05362" w14:textId="33E54064" w:rsidR="008208AE" w:rsidRPr="008208AE" w:rsidRDefault="008208AE" w:rsidP="008208AE">
      <w:r>
        <w:fldChar w:fldCharType="end"/>
      </w:r>
    </w:p>
    <w:sectPr w:rsidR="008208AE" w:rsidRPr="008208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ichardson, John S." w:date="2022-01-15T12:41:00Z" w:initials="RJS">
    <w:p w14:paraId="41B92D9B" w14:textId="7DAC3C71" w:rsidR="00EE02D2" w:rsidRDefault="00EE02D2">
      <w:pPr>
        <w:pStyle w:val="CommentText"/>
      </w:pPr>
      <w:r>
        <w:rPr>
          <w:rStyle w:val="CommentReference"/>
        </w:rPr>
        <w:annotationRef/>
      </w:r>
      <w:r>
        <w:rPr>
          <w:rStyle w:val="CommentReference"/>
        </w:rPr>
        <w:t xml:space="preserve">Is it hierarchical, or is there a gradient?  Are you suggesting thresholds that need to be overcome?  </w:t>
      </w:r>
    </w:p>
  </w:comment>
  <w:comment w:id="6" w:author="Richardson, John S." w:date="2022-01-15T09:46:00Z" w:initials="RJS">
    <w:p w14:paraId="1001454A" w14:textId="0CEA4614" w:rsidR="000611B2" w:rsidRDefault="000611B2">
      <w:pPr>
        <w:pStyle w:val="CommentText"/>
      </w:pPr>
      <w:r>
        <w:rPr>
          <w:rStyle w:val="CommentReference"/>
        </w:rPr>
        <w:annotationRef/>
      </w:r>
      <w:r>
        <w:t xml:space="preserve">Is this theory, or just an observation? </w:t>
      </w:r>
    </w:p>
  </w:comment>
  <w:comment w:id="102" w:author="Richardson, John S." w:date="2022-01-15T12:48:00Z" w:initials="RJS">
    <w:p w14:paraId="564931C6" w14:textId="53503A84" w:rsidR="00EE02D2" w:rsidRDefault="00EE02D2">
      <w:pPr>
        <w:pStyle w:val="CommentText"/>
      </w:pPr>
      <w:r>
        <w:rPr>
          <w:rStyle w:val="CommentReference"/>
        </w:rPr>
        <w:annotationRef/>
      </w:r>
      <w:r>
        <w:t>Did that continue?  Hard to believe that it would still be having an influence 4+ decades later.</w:t>
      </w:r>
    </w:p>
  </w:comment>
  <w:comment w:id="111" w:author="Richardson, John S." w:date="2022-01-15T09:58:00Z" w:initials="RJS">
    <w:p w14:paraId="1DA1905C" w14:textId="70741D9A" w:rsidR="00422E67" w:rsidRDefault="00422E67">
      <w:pPr>
        <w:pStyle w:val="CommentText"/>
      </w:pPr>
      <w:r>
        <w:rPr>
          <w:rStyle w:val="CommentReference"/>
        </w:rPr>
        <w:annotationRef/>
      </w:r>
      <w:r>
        <w:t xml:space="preserve">Do we know that?  Are populations actually limited by the amount of food available?  It may be that they preferentially feed in estuaries, but that may not mean they are above carrying capacity. </w:t>
      </w:r>
    </w:p>
  </w:comment>
  <w:comment w:id="176" w:author="Richardson, John S." w:date="2022-01-15T10:00:00Z" w:initials="RJS">
    <w:p w14:paraId="31A090A3" w14:textId="09DDA61B" w:rsidR="00422E67" w:rsidRDefault="00422E67">
      <w:pPr>
        <w:pStyle w:val="CommentText"/>
      </w:pPr>
      <w:r>
        <w:rPr>
          <w:rStyle w:val="CommentReference"/>
        </w:rPr>
        <w:annotationRef/>
      </w:r>
      <w:r>
        <w:t xml:space="preserve">This is interesting, but hard to test. </w:t>
      </w:r>
    </w:p>
  </w:comment>
  <w:comment w:id="185" w:author="Richardson, John S." w:date="2022-01-15T10:07:00Z" w:initials="RJS">
    <w:p w14:paraId="7635840B" w14:textId="795A96CB" w:rsidR="00103718" w:rsidRDefault="00103718">
      <w:pPr>
        <w:pStyle w:val="CommentText"/>
      </w:pPr>
      <w:r>
        <w:rPr>
          <w:rStyle w:val="CommentReference"/>
        </w:rPr>
        <w:annotationRef/>
      </w:r>
      <w:r>
        <w:t>Not entirely sure what you mean – this is associated with some kind of reference state I am guessing.</w:t>
      </w:r>
    </w:p>
  </w:comment>
  <w:comment w:id="219" w:author="Stefanie Lane" w:date="2022-01-16T21:41:00Z" w:initials="SLL">
    <w:p w14:paraId="1008C223" w14:textId="6E48F0B0" w:rsidR="00641FBA" w:rsidRDefault="00641FBA">
      <w:pPr>
        <w:pStyle w:val="CommentText"/>
      </w:pPr>
      <w:r>
        <w:rPr>
          <w:rStyle w:val="CommentReference"/>
        </w:rPr>
        <w:annotationRef/>
      </w:r>
      <w:r>
        <w:t xml:space="preserve">I include proposed analyses here for convenient comparison. If the question/hypothesis need to change, </w:t>
      </w:r>
      <w:r w:rsidR="00B62178">
        <w:t xml:space="preserve">it </w:t>
      </w:r>
      <w:r>
        <w:t xml:space="preserve">seems easier to </w:t>
      </w:r>
      <w:r w:rsidR="00EA05E0">
        <w:t>also critique the analysis plan at the same time.</w:t>
      </w:r>
    </w:p>
  </w:comment>
  <w:comment w:id="248" w:author="Stefanie Lane" w:date="2022-01-16T21:29:00Z" w:initials="SLL">
    <w:p w14:paraId="58252A23" w14:textId="7B81297E" w:rsidR="00DE57A7" w:rsidRDefault="00DE57A7">
      <w:pPr>
        <w:pStyle w:val="CommentText"/>
      </w:pPr>
      <w:r>
        <w:rPr>
          <w:rStyle w:val="CommentReference"/>
        </w:rPr>
        <w:annotationRef/>
      </w:r>
      <w:r>
        <w:t>Would love comments here; I’m not sure if there’s a better way to measure this</w:t>
      </w:r>
      <w:r w:rsidR="00696908">
        <w:t xml:space="preserve">. </w:t>
      </w:r>
    </w:p>
  </w:comment>
  <w:comment w:id="249" w:author="Stefanie Lane" w:date="2022-01-16T21:37:00Z" w:initials="SLL">
    <w:p w14:paraId="2521D344" w14:textId="65A3732A" w:rsidR="00696908" w:rsidRDefault="00696908">
      <w:pPr>
        <w:pStyle w:val="CommentText"/>
      </w:pPr>
      <w:r>
        <w:rPr>
          <w:rStyle w:val="CommentReference"/>
        </w:rPr>
        <w:annotationRef/>
      </w:r>
      <w:r w:rsidR="004B51E8">
        <w:t>Suggested d</w:t>
      </w:r>
      <w:r>
        <w:t>istance measures may be Bray’s at the plot level, or distance of each plot to centroid of reference</w:t>
      </w:r>
      <w:r w:rsidR="004B51E8">
        <w:t xml:space="preserve">. </w:t>
      </w:r>
    </w:p>
  </w:comment>
  <w:comment w:id="259" w:author="Stefanie Lane" w:date="2022-01-16T21:17:00Z" w:initials="SLL">
    <w:p w14:paraId="496AA54D" w14:textId="77777777" w:rsidR="00455B4A" w:rsidRDefault="00455B4A" w:rsidP="00455B4A">
      <w:pPr>
        <w:pStyle w:val="CommentText"/>
      </w:pPr>
      <w:r>
        <w:rPr>
          <w:rStyle w:val="CommentReference"/>
        </w:rPr>
        <w:annotationRef/>
      </w:r>
      <w:r>
        <w:t>I think this is awkward. I want to find a succinct way to ask “does functional diversity of the seed banks recover at the same rate as above-ground functional diversity, or is there a temporal lag in seed bank recovery?”</w:t>
      </w:r>
    </w:p>
  </w:comment>
  <w:comment w:id="302" w:author="Richardson, John S." w:date="2022-01-15T10:16:00Z" w:initials="RJS">
    <w:p w14:paraId="408193A5" w14:textId="5E3158DB" w:rsidR="00314611" w:rsidRDefault="00314611">
      <w:pPr>
        <w:pStyle w:val="CommentText"/>
      </w:pPr>
      <w:r>
        <w:rPr>
          <w:rStyle w:val="CommentReference"/>
        </w:rPr>
        <w:annotationRef/>
      </w:r>
      <w:r>
        <w:t>This might need to be explained a bit more.</w:t>
      </w:r>
    </w:p>
  </w:comment>
  <w:comment w:id="308" w:author="Richardson, John S." w:date="2022-01-15T09:31:00Z" w:initials="RJS">
    <w:p w14:paraId="22276857" w14:textId="6D4A909F" w:rsidR="00145B69" w:rsidRDefault="00145B69">
      <w:pPr>
        <w:pStyle w:val="CommentText"/>
      </w:pPr>
      <w:r>
        <w:rPr>
          <w:rStyle w:val="CommentReference"/>
        </w:rPr>
        <w:annotationRef/>
      </w:r>
      <w:r>
        <w:t xml:space="preserve">This sounds like there will be disproportionately higher diversity of seed banks </w:t>
      </w:r>
      <w:r w:rsidR="001765A1">
        <w:t>in disturbed plots</w:t>
      </w:r>
      <w:r>
        <w:t xml:space="preserve"> and then converge on being similar to what’s there as sites “recover”. </w:t>
      </w:r>
    </w:p>
  </w:comment>
  <w:comment w:id="463" w:author="Stefanie Lane" w:date="2022-01-09T20:30:00Z" w:initials="SLL">
    <w:p w14:paraId="5FF818B5" w14:textId="77777777" w:rsidR="00102BB6" w:rsidRDefault="00102BB6" w:rsidP="00102BB6">
      <w:pPr>
        <w:pStyle w:val="CommentText"/>
      </w:pPr>
      <w:r>
        <w:rPr>
          <w:rStyle w:val="CommentReference"/>
        </w:rPr>
        <w:annotationRef/>
      </w:r>
      <w:r>
        <w:t>Key observation: above-ground cover of rhizomatous graminoids appears comparable in LQRE 2016-reference, however seed bank has not replenished abundance of these seeds over the same time period. Suggests seed bank is slower to recover than above-ground cover (clonal expansion)</w:t>
      </w:r>
    </w:p>
  </w:comment>
  <w:comment w:id="478" w:author="Richardson, John S." w:date="2022-01-15T12:58:00Z" w:initials="RJS">
    <w:p w14:paraId="2F60576A" w14:textId="07D9F681" w:rsidR="00DB3E5E" w:rsidRDefault="00DB3E5E">
      <w:pPr>
        <w:pStyle w:val="CommentText"/>
      </w:pPr>
      <w:r>
        <w:rPr>
          <w:rStyle w:val="CommentReference"/>
        </w:rPr>
        <w:annotationRef/>
      </w:r>
      <w:r>
        <w:t xml:space="preserve">I’m trying to understand how you’d include seed bank estimations in the same analysis as veget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B92D9B" w15:done="0"/>
  <w15:commentEx w15:paraId="1001454A" w15:done="0"/>
  <w15:commentEx w15:paraId="564931C6" w15:done="1"/>
  <w15:commentEx w15:paraId="1DA1905C" w15:done="0"/>
  <w15:commentEx w15:paraId="31A090A3" w15:done="0"/>
  <w15:commentEx w15:paraId="7635840B" w15:done="0"/>
  <w15:commentEx w15:paraId="1008C223" w15:done="0"/>
  <w15:commentEx w15:paraId="58252A23" w15:done="0"/>
  <w15:commentEx w15:paraId="2521D344" w15:paraIdParent="58252A23" w15:done="0"/>
  <w15:commentEx w15:paraId="496AA54D" w15:done="0"/>
  <w15:commentEx w15:paraId="408193A5" w15:done="0"/>
  <w15:commentEx w15:paraId="22276857" w15:done="0"/>
  <w15:commentEx w15:paraId="5FF818B5" w15:done="0"/>
  <w15:commentEx w15:paraId="2F6057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B92D9B" w16cid:durableId="258D4C7B"/>
  <w16cid:commentId w16cid:paraId="1001454A" w16cid:durableId="258D4C7C"/>
  <w16cid:commentId w16cid:paraId="564931C6" w16cid:durableId="258D4C83"/>
  <w16cid:commentId w16cid:paraId="1DA1905C" w16cid:durableId="258D4C84"/>
  <w16cid:commentId w16cid:paraId="31A090A3" w16cid:durableId="258D4C86"/>
  <w16cid:commentId w16cid:paraId="7635840B" w16cid:durableId="258D4C87"/>
  <w16cid:commentId w16cid:paraId="1008C223" w16cid:durableId="258F0F84"/>
  <w16cid:commentId w16cid:paraId="58252A23" w16cid:durableId="258F0CBF"/>
  <w16cid:commentId w16cid:paraId="2521D344" w16cid:durableId="258F0EA0"/>
  <w16cid:commentId w16cid:paraId="496AA54D" w16cid:durableId="258F1203"/>
  <w16cid:commentId w16cid:paraId="408193A5" w16cid:durableId="258D4C8C"/>
  <w16cid:commentId w16cid:paraId="22276857" w16cid:durableId="258D4C8D"/>
  <w16cid:commentId w16cid:paraId="5FF818B5" w16cid:durableId="2585C478"/>
  <w16cid:commentId w16cid:paraId="2F60576A" w16cid:durableId="258D4C9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B42A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6D2F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A0D3E5D"/>
    <w:multiLevelType w:val="hybridMultilevel"/>
    <w:tmpl w:val="9244A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A25DB5"/>
    <w:multiLevelType w:val="hybridMultilevel"/>
    <w:tmpl w:val="A74A572E"/>
    <w:lvl w:ilvl="0" w:tplc="DBD409B4">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F63043"/>
    <w:multiLevelType w:val="hybridMultilevel"/>
    <w:tmpl w:val="A9DE5BAA"/>
    <w:lvl w:ilvl="0" w:tplc="CC3836B8">
      <w:start w:val="4"/>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03F6613"/>
    <w:multiLevelType w:val="hybridMultilevel"/>
    <w:tmpl w:val="38B49C4E"/>
    <w:lvl w:ilvl="0" w:tplc="12583B02">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97416E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3"/>
  </w:num>
  <w:num w:numId="2">
    <w:abstractNumId w:val="4"/>
  </w:num>
  <w:num w:numId="3">
    <w:abstractNumId w:val="5"/>
  </w:num>
  <w:num w:numId="4">
    <w:abstractNumId w:val="2"/>
  </w:num>
  <w:num w:numId="5">
    <w:abstractNumId w:val="6"/>
  </w:num>
  <w:num w:numId="6">
    <w:abstractNumId w:val="1"/>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Richardson, John S.">
    <w15:presenceInfo w15:providerId="AD" w15:userId="S-1-5-21-3458574638-2780845101-4193349012-134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204F"/>
    <w:rsid w:val="000018CF"/>
    <w:rsid w:val="00010BCB"/>
    <w:rsid w:val="00011DA8"/>
    <w:rsid w:val="000128A6"/>
    <w:rsid w:val="00012C96"/>
    <w:rsid w:val="00035524"/>
    <w:rsid w:val="0003724E"/>
    <w:rsid w:val="000470B2"/>
    <w:rsid w:val="000611B2"/>
    <w:rsid w:val="00062C7B"/>
    <w:rsid w:val="00076D5D"/>
    <w:rsid w:val="00097CDB"/>
    <w:rsid w:val="000C4A16"/>
    <w:rsid w:val="000E4160"/>
    <w:rsid w:val="000F7854"/>
    <w:rsid w:val="00102BB6"/>
    <w:rsid w:val="00103718"/>
    <w:rsid w:val="00114945"/>
    <w:rsid w:val="00145B69"/>
    <w:rsid w:val="00147799"/>
    <w:rsid w:val="00150F6A"/>
    <w:rsid w:val="00172CB7"/>
    <w:rsid w:val="0017367D"/>
    <w:rsid w:val="00173AD5"/>
    <w:rsid w:val="001765A1"/>
    <w:rsid w:val="001854D8"/>
    <w:rsid w:val="001C5CF5"/>
    <w:rsid w:val="001D21EA"/>
    <w:rsid w:val="001D313B"/>
    <w:rsid w:val="001E3D6D"/>
    <w:rsid w:val="00205562"/>
    <w:rsid w:val="002111B5"/>
    <w:rsid w:val="00222205"/>
    <w:rsid w:val="00240926"/>
    <w:rsid w:val="002515AF"/>
    <w:rsid w:val="00251753"/>
    <w:rsid w:val="00254F17"/>
    <w:rsid w:val="00257F88"/>
    <w:rsid w:val="0028571C"/>
    <w:rsid w:val="0029625D"/>
    <w:rsid w:val="002E0948"/>
    <w:rsid w:val="002F6F36"/>
    <w:rsid w:val="0030781A"/>
    <w:rsid w:val="00311B34"/>
    <w:rsid w:val="00314611"/>
    <w:rsid w:val="003179A2"/>
    <w:rsid w:val="00367D84"/>
    <w:rsid w:val="00384323"/>
    <w:rsid w:val="00391BEF"/>
    <w:rsid w:val="003D2089"/>
    <w:rsid w:val="003D4B69"/>
    <w:rsid w:val="003F0791"/>
    <w:rsid w:val="00401A09"/>
    <w:rsid w:val="00422382"/>
    <w:rsid w:val="00422E67"/>
    <w:rsid w:val="00425FD4"/>
    <w:rsid w:val="004270C0"/>
    <w:rsid w:val="00440C19"/>
    <w:rsid w:val="0045030D"/>
    <w:rsid w:val="00453DF8"/>
    <w:rsid w:val="00455B4A"/>
    <w:rsid w:val="00465E38"/>
    <w:rsid w:val="0046755D"/>
    <w:rsid w:val="00483B02"/>
    <w:rsid w:val="004858E7"/>
    <w:rsid w:val="00491D67"/>
    <w:rsid w:val="004B51E8"/>
    <w:rsid w:val="004C67E3"/>
    <w:rsid w:val="004C7A17"/>
    <w:rsid w:val="004D03E2"/>
    <w:rsid w:val="004D1188"/>
    <w:rsid w:val="004D742F"/>
    <w:rsid w:val="004E77EB"/>
    <w:rsid w:val="00500485"/>
    <w:rsid w:val="005239BA"/>
    <w:rsid w:val="0052630C"/>
    <w:rsid w:val="00533C08"/>
    <w:rsid w:val="00535A1C"/>
    <w:rsid w:val="00536681"/>
    <w:rsid w:val="0054475F"/>
    <w:rsid w:val="005456D0"/>
    <w:rsid w:val="005458C9"/>
    <w:rsid w:val="00564963"/>
    <w:rsid w:val="00577FFD"/>
    <w:rsid w:val="00591DA1"/>
    <w:rsid w:val="005B5CDF"/>
    <w:rsid w:val="005C083D"/>
    <w:rsid w:val="005C4F3D"/>
    <w:rsid w:val="005C50E3"/>
    <w:rsid w:val="005D1414"/>
    <w:rsid w:val="005D7AB4"/>
    <w:rsid w:val="005F2E64"/>
    <w:rsid w:val="00605256"/>
    <w:rsid w:val="006137E0"/>
    <w:rsid w:val="0063710C"/>
    <w:rsid w:val="00641FBA"/>
    <w:rsid w:val="00654790"/>
    <w:rsid w:val="006721D9"/>
    <w:rsid w:val="00683338"/>
    <w:rsid w:val="00683A4A"/>
    <w:rsid w:val="00692AD9"/>
    <w:rsid w:val="00692F6B"/>
    <w:rsid w:val="00696908"/>
    <w:rsid w:val="007010BA"/>
    <w:rsid w:val="00705CD6"/>
    <w:rsid w:val="00710C2A"/>
    <w:rsid w:val="0071332C"/>
    <w:rsid w:val="007175CF"/>
    <w:rsid w:val="00721AFE"/>
    <w:rsid w:val="00732568"/>
    <w:rsid w:val="0074076D"/>
    <w:rsid w:val="00751487"/>
    <w:rsid w:val="007555CC"/>
    <w:rsid w:val="007630E9"/>
    <w:rsid w:val="00771DEF"/>
    <w:rsid w:val="0078039A"/>
    <w:rsid w:val="00787856"/>
    <w:rsid w:val="007962AE"/>
    <w:rsid w:val="007A0171"/>
    <w:rsid w:val="007A3329"/>
    <w:rsid w:val="007A7764"/>
    <w:rsid w:val="007C38BA"/>
    <w:rsid w:val="007C6D44"/>
    <w:rsid w:val="007C78CB"/>
    <w:rsid w:val="007D32E4"/>
    <w:rsid w:val="007D60EC"/>
    <w:rsid w:val="00800C2F"/>
    <w:rsid w:val="00811316"/>
    <w:rsid w:val="008208AE"/>
    <w:rsid w:val="008257DB"/>
    <w:rsid w:val="00843231"/>
    <w:rsid w:val="00843981"/>
    <w:rsid w:val="0086006C"/>
    <w:rsid w:val="008720BD"/>
    <w:rsid w:val="00884273"/>
    <w:rsid w:val="0088475C"/>
    <w:rsid w:val="008864B3"/>
    <w:rsid w:val="008A6750"/>
    <w:rsid w:val="008C6E0F"/>
    <w:rsid w:val="008D273C"/>
    <w:rsid w:val="008F4649"/>
    <w:rsid w:val="00902FA0"/>
    <w:rsid w:val="00906730"/>
    <w:rsid w:val="009077CA"/>
    <w:rsid w:val="00910A90"/>
    <w:rsid w:val="0097204F"/>
    <w:rsid w:val="009775F7"/>
    <w:rsid w:val="009966BC"/>
    <w:rsid w:val="009A1354"/>
    <w:rsid w:val="009A164C"/>
    <w:rsid w:val="009A41FD"/>
    <w:rsid w:val="009A7C46"/>
    <w:rsid w:val="009B2C77"/>
    <w:rsid w:val="009B316C"/>
    <w:rsid w:val="009D7861"/>
    <w:rsid w:val="009E00D6"/>
    <w:rsid w:val="009E15CF"/>
    <w:rsid w:val="00A01B73"/>
    <w:rsid w:val="00A020A4"/>
    <w:rsid w:val="00A041A5"/>
    <w:rsid w:val="00A04357"/>
    <w:rsid w:val="00A322CC"/>
    <w:rsid w:val="00A67E22"/>
    <w:rsid w:val="00A878C6"/>
    <w:rsid w:val="00AB233E"/>
    <w:rsid w:val="00AB48FB"/>
    <w:rsid w:val="00AB4D14"/>
    <w:rsid w:val="00AB6BF3"/>
    <w:rsid w:val="00AC7CC9"/>
    <w:rsid w:val="00AF2E7D"/>
    <w:rsid w:val="00B10B72"/>
    <w:rsid w:val="00B14B68"/>
    <w:rsid w:val="00B14BDF"/>
    <w:rsid w:val="00B14DAA"/>
    <w:rsid w:val="00B21AC7"/>
    <w:rsid w:val="00B62178"/>
    <w:rsid w:val="00B66B53"/>
    <w:rsid w:val="00B71F6F"/>
    <w:rsid w:val="00B763F4"/>
    <w:rsid w:val="00BA2F2E"/>
    <w:rsid w:val="00BA4A62"/>
    <w:rsid w:val="00BB07AE"/>
    <w:rsid w:val="00BC32F7"/>
    <w:rsid w:val="00BD2044"/>
    <w:rsid w:val="00BD6FFD"/>
    <w:rsid w:val="00BF103C"/>
    <w:rsid w:val="00BF6796"/>
    <w:rsid w:val="00C03289"/>
    <w:rsid w:val="00C17615"/>
    <w:rsid w:val="00C237DC"/>
    <w:rsid w:val="00C3063B"/>
    <w:rsid w:val="00C53426"/>
    <w:rsid w:val="00C54FAD"/>
    <w:rsid w:val="00C67044"/>
    <w:rsid w:val="00C74828"/>
    <w:rsid w:val="00C74B45"/>
    <w:rsid w:val="00C7513A"/>
    <w:rsid w:val="00C758B3"/>
    <w:rsid w:val="00C9182B"/>
    <w:rsid w:val="00CC3E8E"/>
    <w:rsid w:val="00CC3EA5"/>
    <w:rsid w:val="00CC4BC2"/>
    <w:rsid w:val="00CD52FA"/>
    <w:rsid w:val="00CF5486"/>
    <w:rsid w:val="00CF6BDC"/>
    <w:rsid w:val="00D01103"/>
    <w:rsid w:val="00D119C8"/>
    <w:rsid w:val="00D15904"/>
    <w:rsid w:val="00D24DE5"/>
    <w:rsid w:val="00D570DF"/>
    <w:rsid w:val="00D57D8F"/>
    <w:rsid w:val="00D63339"/>
    <w:rsid w:val="00D64F51"/>
    <w:rsid w:val="00D842A0"/>
    <w:rsid w:val="00D90B42"/>
    <w:rsid w:val="00D970EF"/>
    <w:rsid w:val="00DA5C71"/>
    <w:rsid w:val="00DB3E5E"/>
    <w:rsid w:val="00DE4E3E"/>
    <w:rsid w:val="00DE57A7"/>
    <w:rsid w:val="00DF55FF"/>
    <w:rsid w:val="00E1197B"/>
    <w:rsid w:val="00E16AE8"/>
    <w:rsid w:val="00E24B80"/>
    <w:rsid w:val="00E2624F"/>
    <w:rsid w:val="00E312BE"/>
    <w:rsid w:val="00E3708D"/>
    <w:rsid w:val="00E4772E"/>
    <w:rsid w:val="00E47D4C"/>
    <w:rsid w:val="00E708BD"/>
    <w:rsid w:val="00E85BBC"/>
    <w:rsid w:val="00E9307F"/>
    <w:rsid w:val="00EA05E0"/>
    <w:rsid w:val="00EA16B3"/>
    <w:rsid w:val="00EA4483"/>
    <w:rsid w:val="00ED67AD"/>
    <w:rsid w:val="00EE02D2"/>
    <w:rsid w:val="00EE472E"/>
    <w:rsid w:val="00EE76B7"/>
    <w:rsid w:val="00F126D1"/>
    <w:rsid w:val="00F218FF"/>
    <w:rsid w:val="00F22F46"/>
    <w:rsid w:val="00F25EF1"/>
    <w:rsid w:val="00F30428"/>
    <w:rsid w:val="00F3104C"/>
    <w:rsid w:val="00F40638"/>
    <w:rsid w:val="00F4270A"/>
    <w:rsid w:val="00F6025A"/>
    <w:rsid w:val="00F64622"/>
    <w:rsid w:val="00F7021C"/>
    <w:rsid w:val="00F841A6"/>
    <w:rsid w:val="00F97D50"/>
    <w:rsid w:val="00FA3E7C"/>
    <w:rsid w:val="00FC3C9F"/>
    <w:rsid w:val="00FE3D92"/>
    <w:rsid w:val="00FE6EEE"/>
    <w:rsid w:val="00FF10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8A5C3"/>
  <w15:chartTrackingRefBased/>
  <w15:docId w15:val="{B2374475-8531-4C60-B6DE-2AA765298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2E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70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7D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E6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F2E64"/>
    <w:rPr>
      <w:color w:val="0563C1" w:themeColor="hyperlink"/>
      <w:u w:val="single"/>
    </w:rPr>
  </w:style>
  <w:style w:type="character" w:customStyle="1" w:styleId="UnresolvedMention1">
    <w:name w:val="Unresolved Mention1"/>
    <w:basedOn w:val="DefaultParagraphFont"/>
    <w:uiPriority w:val="99"/>
    <w:semiHidden/>
    <w:unhideWhenUsed/>
    <w:rsid w:val="005F2E64"/>
    <w:rPr>
      <w:color w:val="605E5C"/>
      <w:shd w:val="clear" w:color="auto" w:fill="E1DFDD"/>
    </w:rPr>
  </w:style>
  <w:style w:type="character" w:customStyle="1" w:styleId="Heading2Char">
    <w:name w:val="Heading 2 Char"/>
    <w:basedOn w:val="DefaultParagraphFont"/>
    <w:link w:val="Heading2"/>
    <w:uiPriority w:val="9"/>
    <w:rsid w:val="000470B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470B2"/>
    <w:pPr>
      <w:ind w:left="720"/>
      <w:contextualSpacing/>
    </w:pPr>
  </w:style>
  <w:style w:type="character" w:styleId="CommentReference">
    <w:name w:val="annotation reference"/>
    <w:basedOn w:val="DefaultParagraphFont"/>
    <w:uiPriority w:val="99"/>
    <w:semiHidden/>
    <w:unhideWhenUsed/>
    <w:rsid w:val="00BD6FFD"/>
    <w:rPr>
      <w:sz w:val="16"/>
      <w:szCs w:val="16"/>
    </w:rPr>
  </w:style>
  <w:style w:type="paragraph" w:styleId="CommentText">
    <w:name w:val="annotation text"/>
    <w:basedOn w:val="Normal"/>
    <w:link w:val="CommentTextChar"/>
    <w:uiPriority w:val="99"/>
    <w:semiHidden/>
    <w:unhideWhenUsed/>
    <w:rsid w:val="00BD6FFD"/>
    <w:pPr>
      <w:spacing w:line="240" w:lineRule="auto"/>
    </w:pPr>
    <w:rPr>
      <w:sz w:val="20"/>
      <w:szCs w:val="20"/>
    </w:rPr>
  </w:style>
  <w:style w:type="character" w:customStyle="1" w:styleId="CommentTextChar">
    <w:name w:val="Comment Text Char"/>
    <w:basedOn w:val="DefaultParagraphFont"/>
    <w:link w:val="CommentText"/>
    <w:uiPriority w:val="99"/>
    <w:semiHidden/>
    <w:rsid w:val="00BD6FFD"/>
    <w:rPr>
      <w:sz w:val="20"/>
      <w:szCs w:val="20"/>
    </w:rPr>
  </w:style>
  <w:style w:type="paragraph" w:styleId="CommentSubject">
    <w:name w:val="annotation subject"/>
    <w:basedOn w:val="CommentText"/>
    <w:next w:val="CommentText"/>
    <w:link w:val="CommentSubjectChar"/>
    <w:uiPriority w:val="99"/>
    <w:semiHidden/>
    <w:unhideWhenUsed/>
    <w:rsid w:val="00BD6FFD"/>
    <w:rPr>
      <w:b/>
      <w:bCs/>
    </w:rPr>
  </w:style>
  <w:style w:type="character" w:customStyle="1" w:styleId="CommentSubjectChar">
    <w:name w:val="Comment Subject Char"/>
    <w:basedOn w:val="CommentTextChar"/>
    <w:link w:val="CommentSubject"/>
    <w:uiPriority w:val="99"/>
    <w:semiHidden/>
    <w:rsid w:val="00BD6FFD"/>
    <w:rPr>
      <w:b/>
      <w:bCs/>
      <w:sz w:val="20"/>
      <w:szCs w:val="20"/>
    </w:rPr>
  </w:style>
  <w:style w:type="paragraph" w:styleId="BalloonText">
    <w:name w:val="Balloon Text"/>
    <w:basedOn w:val="Normal"/>
    <w:link w:val="BalloonTextChar"/>
    <w:uiPriority w:val="99"/>
    <w:semiHidden/>
    <w:unhideWhenUsed/>
    <w:rsid w:val="00BD6F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FFD"/>
    <w:rPr>
      <w:rFonts w:ascii="Segoe UI" w:hAnsi="Segoe UI" w:cs="Segoe UI"/>
      <w:sz w:val="18"/>
      <w:szCs w:val="18"/>
    </w:rPr>
  </w:style>
  <w:style w:type="table" w:styleId="TableGrid">
    <w:name w:val="Table Grid"/>
    <w:basedOn w:val="TableNormal"/>
    <w:uiPriority w:val="39"/>
    <w:rsid w:val="00E47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47D4C"/>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68333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208A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503400">
      <w:bodyDiv w:val="1"/>
      <w:marLeft w:val="0"/>
      <w:marRight w:val="0"/>
      <w:marTop w:val="0"/>
      <w:marBottom w:val="0"/>
      <w:divBdr>
        <w:top w:val="none" w:sz="0" w:space="0" w:color="auto"/>
        <w:left w:val="none" w:sz="0" w:space="0" w:color="auto"/>
        <w:bottom w:val="none" w:sz="0" w:space="0" w:color="auto"/>
        <w:right w:val="none" w:sz="0" w:space="0" w:color="auto"/>
      </w:divBdr>
    </w:div>
    <w:div w:id="1314456699">
      <w:bodyDiv w:val="1"/>
      <w:marLeft w:val="0"/>
      <w:marRight w:val="0"/>
      <w:marTop w:val="0"/>
      <w:marBottom w:val="0"/>
      <w:divBdr>
        <w:top w:val="none" w:sz="0" w:space="0" w:color="auto"/>
        <w:left w:val="none" w:sz="0" w:space="0" w:color="auto"/>
        <w:bottom w:val="none" w:sz="0" w:space="0" w:color="auto"/>
        <w:right w:val="none" w:sz="0" w:space="0" w:color="auto"/>
      </w:divBdr>
    </w:div>
    <w:div w:id="1662658618">
      <w:bodyDiv w:val="1"/>
      <w:marLeft w:val="0"/>
      <w:marRight w:val="0"/>
      <w:marTop w:val="0"/>
      <w:marBottom w:val="0"/>
      <w:divBdr>
        <w:top w:val="none" w:sz="0" w:space="0" w:color="auto"/>
        <w:left w:val="none" w:sz="0" w:space="0" w:color="auto"/>
        <w:bottom w:val="none" w:sz="0" w:space="0" w:color="auto"/>
        <w:right w:val="none" w:sz="0" w:space="0" w:color="auto"/>
      </w:divBdr>
    </w:div>
    <w:div w:id="2021354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85550-C64B-4A02-A46A-22F24259891A}">
  <ds:schemaRefs>
    <ds:schemaRef ds:uri="http://schemas.openxmlformats.org/package/2006/metadata/core-properties"/>
    <ds:schemaRef ds:uri="http://schemas.microsoft.com/office/infopath/2007/PartnerControls"/>
    <ds:schemaRef ds:uri="http://purl.org/dc/elements/1.1/"/>
    <ds:schemaRef ds:uri="http://purl.org/dc/terms/"/>
    <ds:schemaRef ds:uri="http://purl.org/dc/dcmitype/"/>
    <ds:schemaRef ds:uri="http://schemas.microsoft.com/office/2006/documentManagement/types"/>
    <ds:schemaRef ds:uri="http://schemas.microsoft.com/office/2006/metadata/properties"/>
    <ds:schemaRef ds:uri="360018dd-41eb-4458-b1d4-4b46a95a2b02"/>
    <ds:schemaRef ds:uri="8c008993-a31f-4b40-b1f3-88dd9c6e1924"/>
    <ds:schemaRef ds:uri="http://www.w3.org/XML/1998/namespace"/>
  </ds:schemaRefs>
</ds:datastoreItem>
</file>

<file path=customXml/itemProps2.xml><?xml version="1.0" encoding="utf-8"?>
<ds:datastoreItem xmlns:ds="http://schemas.openxmlformats.org/officeDocument/2006/customXml" ds:itemID="{2D3649D9-DA51-4190-9278-0F056FC0CB31}">
  <ds:schemaRefs>
    <ds:schemaRef ds:uri="http://schemas.microsoft.com/sharepoint/v3/contenttype/forms"/>
  </ds:schemaRefs>
</ds:datastoreItem>
</file>

<file path=customXml/itemProps3.xml><?xml version="1.0" encoding="utf-8"?>
<ds:datastoreItem xmlns:ds="http://schemas.openxmlformats.org/officeDocument/2006/customXml" ds:itemID="{7E113F0B-B8ED-4518-A4AD-60F7242223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67BA703-2E78-43A7-8F6C-205028077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7</Pages>
  <Words>6720</Words>
  <Characters>38309</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4</cp:revision>
  <dcterms:created xsi:type="dcterms:W3CDTF">2022-01-16T00:37:00Z</dcterms:created>
  <dcterms:modified xsi:type="dcterms:W3CDTF">2022-01-17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0QH5OAt"/&gt;&lt;style id="http://www.zotero.org/styles/apa-no-doi-no-issu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483727557648AA40B029C215891F95C5</vt:lpwstr>
  </property>
</Properties>
</file>